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F7D3A" w14:textId="77777777"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1C623330" w14:textId="77777777" w:rsidR="006359A3" w:rsidRDefault="006359A3" w:rsidP="00F656B5"/>
    <w:p w14:paraId="3BC07925" w14:textId="77777777" w:rsidR="006359A3" w:rsidRDefault="006359A3" w:rsidP="00F656B5"/>
    <w:p w14:paraId="7CBA811C" w14:textId="77777777" w:rsidR="006359A3" w:rsidRDefault="006359A3" w:rsidP="00D20F91">
      <w:pPr>
        <w:spacing w:line="360" w:lineRule="auto"/>
      </w:pPr>
    </w:p>
    <w:p w14:paraId="7420AD68" w14:textId="77777777" w:rsidR="00F656B5" w:rsidRPr="00F656B5" w:rsidRDefault="00F656B5" w:rsidP="00D20F91">
      <w:pPr>
        <w:pStyle w:val="ListParagraph"/>
        <w:spacing w:line="360" w:lineRule="auto"/>
        <w:jc w:val="center"/>
      </w:pPr>
      <w:r w:rsidRPr="00F656B5">
        <w:t>A report submitted as part of the requirements for the degree of</w:t>
      </w:r>
    </w:p>
    <w:p w14:paraId="23DC7240" w14:textId="61D4FDC5" w:rsidR="00F656B5" w:rsidRPr="00F656B5" w:rsidRDefault="00F656B5" w:rsidP="00D20F91">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r>
        <w:lastRenderedPageBreak/>
        <w:t>Declaration</w:t>
      </w:r>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5A7E07AF" w14:textId="77777777" w:rsidR="00D01149" w:rsidRDefault="00D01149" w:rsidP="00D20F91">
      <w:pPr>
        <w:spacing w:line="360" w:lineRule="auto"/>
      </w:pPr>
    </w:p>
    <w:p w14:paraId="56708072" w14:textId="67636ECF" w:rsidR="00FC0C10" w:rsidRDefault="00FC0C10" w:rsidP="00D20F91">
      <w:pPr>
        <w:pStyle w:val="Heading1"/>
        <w:spacing w:before="120" w:after="120" w:line="360" w:lineRule="auto"/>
      </w:pPr>
      <w:r>
        <w:lastRenderedPageBreak/>
        <w:t>Chapter 1 – Introduction</w:t>
      </w:r>
    </w:p>
    <w:p w14:paraId="34FC71A7" w14:textId="77777777" w:rsidR="00FC0C10" w:rsidRDefault="00FC0C10" w:rsidP="00D20F91">
      <w:pPr>
        <w:spacing w:line="360" w:lineRule="auto"/>
      </w:pPr>
    </w:p>
    <w:p w14:paraId="53A0DE25" w14:textId="77777777" w:rsidR="00FC0C10" w:rsidRDefault="00FC0C10" w:rsidP="00D20F91">
      <w:pPr>
        <w:pStyle w:val="Heading2"/>
        <w:spacing w:before="240" w:after="120" w:line="360" w:lineRule="auto"/>
      </w:pPr>
      <w:r>
        <w:t>1.1 Background of the Problem</w:t>
      </w:r>
    </w:p>
    <w:p w14:paraId="5D772069" w14:textId="77777777" w:rsidR="00FC0C10" w:rsidRDefault="00FC0C10" w:rsidP="00D20F91">
      <w:pPr>
        <w:spacing w:line="360" w:lineRule="auto"/>
      </w:pPr>
    </w:p>
    <w:p w14:paraId="3E23365C" w14:textId="77777777" w:rsidR="00FC0C10" w:rsidRDefault="00FC0C10" w:rsidP="00D20F91">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D20F91">
      <w:pPr>
        <w:spacing w:line="360" w:lineRule="auto"/>
      </w:pPr>
    </w:p>
    <w:p w14:paraId="78B90D2F" w14:textId="4D2F723F" w:rsidR="00FC0C10" w:rsidRDefault="00FC0C10" w:rsidP="00D20F91">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D20F91">
      <w:pPr>
        <w:spacing w:line="360" w:lineRule="auto"/>
      </w:pPr>
    </w:p>
    <w:p w14:paraId="046FFA5B" w14:textId="77777777" w:rsidR="00FC0C10" w:rsidRDefault="00FC0C10" w:rsidP="00D20F91">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D20F91">
      <w:pPr>
        <w:spacing w:line="360" w:lineRule="auto"/>
      </w:pPr>
    </w:p>
    <w:p w14:paraId="0ABD1864" w14:textId="77777777" w:rsidR="00FC0C10" w:rsidRDefault="00FC0C10" w:rsidP="00D20F91">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0415FC79" w14:textId="77777777" w:rsidR="00FC0C10" w:rsidRDefault="00FC0C10" w:rsidP="00D20F91">
      <w:pPr>
        <w:pStyle w:val="Heading2"/>
        <w:spacing w:before="240" w:after="120" w:line="360" w:lineRule="auto"/>
      </w:pPr>
      <w:r>
        <w:t>1.2 Motivation</w:t>
      </w:r>
    </w:p>
    <w:p w14:paraId="5A836960" w14:textId="77777777" w:rsidR="00FC0C10" w:rsidRDefault="00FC0C10" w:rsidP="00D20F91">
      <w:pPr>
        <w:spacing w:line="360" w:lineRule="auto"/>
      </w:pPr>
    </w:p>
    <w:p w14:paraId="7E6E6349" w14:textId="4B565397" w:rsidR="00FC0C10" w:rsidRDefault="00FC0C10" w:rsidP="00D20F91">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Default="00FC0C10" w:rsidP="00D20F91">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759DAA9C" w14:textId="77777777" w:rsidR="00FC0C10" w:rsidRDefault="00FC0C10" w:rsidP="00D20F91">
      <w:pPr>
        <w:pStyle w:val="Heading2"/>
        <w:spacing w:before="240" w:after="120" w:line="360" w:lineRule="auto"/>
      </w:pPr>
      <w:r>
        <w:t>1.3 Aim</w:t>
      </w:r>
    </w:p>
    <w:p w14:paraId="3CA7068D" w14:textId="77777777" w:rsidR="00FC0C10" w:rsidRDefault="00FC0C10" w:rsidP="00D20F91">
      <w:pPr>
        <w:spacing w:line="360" w:lineRule="auto"/>
      </w:pPr>
    </w:p>
    <w:p w14:paraId="6EB32E01" w14:textId="77777777" w:rsidR="00FC0C10" w:rsidRDefault="00FC0C10" w:rsidP="00D20F91">
      <w:pPr>
        <w:spacing w:line="360" w:lineRule="auto"/>
      </w:pPr>
      <w:r>
        <w:t>The aim of this research is,</w:t>
      </w:r>
    </w:p>
    <w:p w14:paraId="6AF8D3F2" w14:textId="77777777" w:rsidR="00FC0C10" w:rsidRDefault="00FC0C10" w:rsidP="00D20F91">
      <w:pPr>
        <w:spacing w:line="360" w:lineRule="auto"/>
      </w:pPr>
    </w:p>
    <w:p w14:paraId="66E7E738" w14:textId="77777777" w:rsidR="00FC0C10" w:rsidRDefault="00FC0C10" w:rsidP="00D20F91">
      <w:pPr>
        <w:spacing w:line="360" w:lineRule="auto"/>
      </w:pPr>
      <w:r>
        <w:rPr>
          <w:b/>
          <w:bCs/>
        </w:rPr>
        <w:t>To improve user trust in financial chatbots by integrating Explainable AI (XAI) mechanisms with GPT-4.</w:t>
      </w:r>
    </w:p>
    <w:p w14:paraId="699E365E" w14:textId="77777777" w:rsidR="00FC0C10" w:rsidRDefault="00FC0C10" w:rsidP="00D20F91">
      <w:pPr>
        <w:spacing w:line="360" w:lineRule="auto"/>
      </w:pPr>
    </w:p>
    <w:p w14:paraId="7598AAFB" w14:textId="77777777" w:rsidR="00FC0C10" w:rsidRDefault="00FC0C10" w:rsidP="00D20F91">
      <w:pPr>
        <w:pStyle w:val="Heading2"/>
        <w:spacing w:before="240" w:after="120" w:line="360" w:lineRule="auto"/>
      </w:pPr>
      <w:r>
        <w:t>1.4 Research Questions</w:t>
      </w:r>
    </w:p>
    <w:p w14:paraId="03BDE3DF" w14:textId="77777777" w:rsidR="00EE3507" w:rsidRPr="00EE3507" w:rsidRDefault="00EE3507" w:rsidP="00D20F91">
      <w:pPr>
        <w:spacing w:line="360" w:lineRule="auto"/>
      </w:pPr>
    </w:p>
    <w:p w14:paraId="7CE46288" w14:textId="77777777" w:rsidR="00FC0C10" w:rsidRDefault="00FC0C10" w:rsidP="00D20F91">
      <w:pPr>
        <w:numPr>
          <w:ilvl w:val="0"/>
          <w:numId w:val="29"/>
        </w:numPr>
        <w:spacing w:before="120" w:after="120" w:line="360" w:lineRule="auto"/>
      </w:pPr>
      <w:r>
        <w:t>How much do SHAP explanations improve trust compared to no explanations?</w:t>
      </w:r>
    </w:p>
    <w:p w14:paraId="60A4E547" w14:textId="74A70D0F" w:rsidR="00FC0C10" w:rsidRDefault="00FC0C10" w:rsidP="00D20F91">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D20F91">
      <w:pPr>
        <w:numPr>
          <w:ilvl w:val="0"/>
          <w:numId w:val="29"/>
        </w:numPr>
        <w:spacing w:before="120" w:after="120" w:line="360" w:lineRule="auto"/>
      </w:pPr>
      <w:r>
        <w:t>Can Chat GPT generate a clearer explanation out of SHAP’s numeric values?</w:t>
      </w:r>
    </w:p>
    <w:p w14:paraId="30FCC7F6" w14:textId="77777777" w:rsidR="00FC0C10" w:rsidRDefault="00FC0C10" w:rsidP="00D20F91">
      <w:pPr>
        <w:spacing w:line="360" w:lineRule="auto"/>
      </w:pPr>
    </w:p>
    <w:p w14:paraId="6C8FE2CF" w14:textId="77777777" w:rsidR="00FC0C10" w:rsidRDefault="00FC0C10" w:rsidP="00D20F91">
      <w:pPr>
        <w:pStyle w:val="Heading2"/>
        <w:spacing w:before="240" w:after="120" w:line="360" w:lineRule="auto"/>
      </w:pPr>
      <w:r>
        <w:t>1.5 Research Gap</w:t>
      </w:r>
    </w:p>
    <w:p w14:paraId="66FD131C" w14:textId="77777777" w:rsidR="00FC0C10" w:rsidRDefault="00FC0C10" w:rsidP="00D20F91">
      <w:pPr>
        <w:spacing w:line="360" w:lineRule="auto"/>
      </w:pPr>
    </w:p>
    <w:p w14:paraId="15D31961" w14:textId="670D7A48" w:rsidR="00FC0C10" w:rsidRDefault="00FC0C10" w:rsidP="00D20F91">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20EF5940" w14:textId="77777777" w:rsidR="00FC0C10" w:rsidRDefault="00FC0C10" w:rsidP="00D20F91">
      <w:pPr>
        <w:pStyle w:val="Heading2"/>
        <w:spacing w:before="240" w:after="120" w:line="360" w:lineRule="auto"/>
      </w:pPr>
      <w:r>
        <w:t>1.6 Research Objectives</w:t>
      </w:r>
    </w:p>
    <w:p w14:paraId="193FBA7A" w14:textId="77777777" w:rsidR="00FC0C10" w:rsidRDefault="00FC0C10" w:rsidP="00D20F91">
      <w:pPr>
        <w:spacing w:line="360" w:lineRule="auto"/>
      </w:pPr>
    </w:p>
    <w:p w14:paraId="3CE1A613" w14:textId="77777777" w:rsidR="00FC0C10" w:rsidRDefault="00FC0C10" w:rsidP="00D20F91">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D20F91">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5915E248" w14:textId="77777777" w:rsidR="00FC0C10" w:rsidRDefault="00FC0C10" w:rsidP="00D20F91">
      <w:pPr>
        <w:pStyle w:val="Heading2"/>
        <w:spacing w:before="240" w:after="120" w:line="360" w:lineRule="auto"/>
      </w:pPr>
      <w:r>
        <w:t>1.7 Operational Objectives</w:t>
      </w:r>
    </w:p>
    <w:p w14:paraId="3796B9CD" w14:textId="77777777" w:rsidR="00FC0C10" w:rsidRDefault="00FC0C10" w:rsidP="00D20F91">
      <w:pPr>
        <w:spacing w:line="360" w:lineRule="auto"/>
      </w:pPr>
    </w:p>
    <w:p w14:paraId="2C62C404" w14:textId="77777777" w:rsidR="00FC0C10" w:rsidRDefault="00FC0C10" w:rsidP="00D20F91">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D20F91">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D20F91">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D20F91">
      <w:pPr>
        <w:spacing w:line="360" w:lineRule="auto"/>
      </w:pPr>
    </w:p>
    <w:p w14:paraId="098532C7" w14:textId="77777777" w:rsidR="00FC0C10" w:rsidRDefault="00FC0C10" w:rsidP="00D20F91">
      <w:pPr>
        <w:pStyle w:val="Heading2"/>
        <w:spacing w:before="240" w:after="120" w:line="360" w:lineRule="auto"/>
      </w:pPr>
      <w:r>
        <w:t>1.8 Scope</w:t>
      </w:r>
    </w:p>
    <w:p w14:paraId="55F9BA2F" w14:textId="77777777" w:rsidR="00FC0C10" w:rsidRDefault="00FC0C10" w:rsidP="00D20F91">
      <w:pPr>
        <w:spacing w:line="360" w:lineRule="auto"/>
      </w:pPr>
    </w:p>
    <w:p w14:paraId="68687843" w14:textId="77777777" w:rsidR="00FC0C10" w:rsidRDefault="00FC0C10" w:rsidP="00D20F91">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D20F91">
      <w:pPr>
        <w:spacing w:line="360" w:lineRule="auto"/>
      </w:pPr>
    </w:p>
    <w:p w14:paraId="7B2E1EA1" w14:textId="77777777" w:rsidR="00FC0C10" w:rsidRDefault="00FC0C10" w:rsidP="00D20F91">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r>
        <w:t>1.9 High-Level Rich Picture of the Proposed Solution</w:t>
      </w:r>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3256B78A">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Default="00FC0C10" w:rsidP="00D20F91">
      <w:pPr>
        <w:spacing w:line="360" w:lineRule="auto"/>
      </w:pPr>
      <w:r>
        <w:t>The proposed system architecture has two modes,</w:t>
      </w:r>
    </w:p>
    <w:p w14:paraId="1ABDB57E" w14:textId="77777777" w:rsidR="00FC0C10" w:rsidRDefault="00FC0C10" w:rsidP="00D20F91">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D20F91">
      <w:pPr>
        <w:numPr>
          <w:ilvl w:val="0"/>
          <w:numId w:val="32"/>
        </w:numPr>
        <w:spacing w:before="120" w:after="120" w:line="360" w:lineRule="auto"/>
      </w:pPr>
      <w:r>
        <w:rPr>
          <w:b/>
          <w:bCs/>
        </w:rPr>
        <w:t>Explainable Mode (XAI):</w:t>
      </w:r>
      <w:r>
        <w:t xml:space="preserve"> The same chatbot with an XAI layer that provides explanations for each output.</w:t>
      </w:r>
    </w:p>
    <w:p w14:paraId="4240F8E2" w14:textId="77777777" w:rsidR="00FC0C10" w:rsidRDefault="00FC0C10" w:rsidP="00D20F91">
      <w:pPr>
        <w:spacing w:line="360" w:lineRule="auto"/>
      </w:pPr>
    </w:p>
    <w:p w14:paraId="5198C633" w14:textId="77777777" w:rsidR="00FC0C10" w:rsidRDefault="00FC0C10" w:rsidP="00D20F91">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D20F91">
      <w:pPr>
        <w:spacing w:line="360" w:lineRule="auto"/>
      </w:pPr>
    </w:p>
    <w:p w14:paraId="5EC64F2E" w14:textId="333D33A5" w:rsidR="00C277CE" w:rsidRDefault="00FC0C10" w:rsidP="00D20F91">
      <w:pPr>
        <w:spacing w:line="360" w:lineRule="auto"/>
      </w:pPr>
      <w:r>
        <w:lastRenderedPageBreak/>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0B1B32" w:rsidP="00D20F91">
      <w:pPr>
        <w:spacing w:line="360" w:lineRule="auto"/>
        <w:rPr>
          <w:lang w:val="en-US"/>
        </w:rPr>
      </w:pPr>
      <w:r w:rsidRPr="000B1B32">
        <w:rPr>
          <w:noProof/>
          <w14:ligatures w14:val="standardContextual"/>
        </w:rPr>
        <w:pict w14:anchorId="1959033F">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r>
        <w:t xml:space="preserve">Chapter 2 – Literature Review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r>
        <w:t>2.0 Introduction</w:t>
      </w:r>
    </w:p>
    <w:p w14:paraId="32E6B6CE" w14:textId="366935C2" w:rsidR="00544492" w:rsidRDefault="00544492" w:rsidP="00D20F91">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D20F91">
      <w:pPr>
        <w:spacing w:line="360" w:lineRule="auto"/>
      </w:pPr>
    </w:p>
    <w:p w14:paraId="0C3D63A3" w14:textId="5C607047" w:rsidR="00544492" w:rsidRDefault="00544492" w:rsidP="00D20F91">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r>
        <w:t>2.1 Research Methodology</w:t>
      </w:r>
    </w:p>
    <w:p w14:paraId="5F23E7A4" w14:textId="77777777" w:rsidR="00544492" w:rsidRDefault="00544492" w:rsidP="00D20F91">
      <w:pPr>
        <w:spacing w:line="360" w:lineRule="auto"/>
      </w:pPr>
    </w:p>
    <w:p w14:paraId="7F7A5F4F" w14:textId="77777777" w:rsidR="00544492" w:rsidRDefault="00544492" w:rsidP="00D20F91">
      <w:pPr>
        <w:pStyle w:val="Heading3"/>
        <w:spacing w:before="240" w:after="120" w:line="360" w:lineRule="auto"/>
      </w:pPr>
      <w:r>
        <w:t>2.1.1 Research Onion</w:t>
      </w:r>
    </w:p>
    <w:p w14:paraId="14A746A6" w14:textId="476BF233" w:rsidR="00544492" w:rsidRDefault="00544492" w:rsidP="00D20F91">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 xml:space="preserve">(Saunders, </w:t>
      </w:r>
      <w:r w:rsidR="00BB40F7">
        <w:rPr>
          <w:b/>
          <w:bCs/>
          <w:noProof/>
        </w:rPr>
        <w:lastRenderedPageBreak/>
        <w:t>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3561A13D" w:rsidR="00544492" w:rsidRDefault="00544492" w:rsidP="00D20F91">
      <w:pPr>
        <w:pStyle w:val="Heading3"/>
        <w:spacing w:before="240" w:after="120" w:line="360" w:lineRule="auto"/>
      </w:pPr>
      <w:r>
        <w:t>2.1.1 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77777777" w:rsidR="00544492" w:rsidRDefault="00544492" w:rsidP="00D20F91">
      <w:pPr>
        <w:pStyle w:val="Heading3"/>
        <w:spacing w:before="240" w:after="120" w:line="360" w:lineRule="auto"/>
      </w:pPr>
      <w:r>
        <w:t>2.1.2 Approach</w:t>
      </w:r>
    </w:p>
    <w:p w14:paraId="75AB88C6" w14:textId="77777777" w:rsidR="00544492" w:rsidRDefault="00544492" w:rsidP="00D20F91">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77777777" w:rsidR="00544492" w:rsidRDefault="00544492" w:rsidP="00D20F91">
      <w:pPr>
        <w:pStyle w:val="Heading3"/>
        <w:spacing w:before="240" w:after="120" w:line="360" w:lineRule="auto"/>
      </w:pPr>
      <w:r>
        <w:t>2.1.3 Strategy</w:t>
      </w:r>
    </w:p>
    <w:p w14:paraId="6E44D453" w14:textId="573F11B0" w:rsidR="00544492" w:rsidRPr="00C3621B" w:rsidRDefault="00544492" w:rsidP="00D20F91">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D20F91">
      <w:pPr>
        <w:spacing w:line="360" w:lineRule="auto"/>
      </w:pPr>
    </w:p>
    <w:p w14:paraId="46D2037C" w14:textId="77777777" w:rsidR="00544492" w:rsidRDefault="00544492" w:rsidP="00D20F91">
      <w:pPr>
        <w:pStyle w:val="Heading3"/>
        <w:spacing w:before="240" w:after="120" w:line="360" w:lineRule="auto"/>
      </w:pPr>
      <w:r>
        <w:t>2.2.4 Time Horizon</w:t>
      </w:r>
    </w:p>
    <w:p w14:paraId="01DC7747" w14:textId="77777777" w:rsidR="00544492" w:rsidRDefault="00544492" w:rsidP="00D20F91">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D20F91">
      <w:pPr>
        <w:spacing w:line="360" w:lineRule="auto"/>
      </w:pPr>
    </w:p>
    <w:p w14:paraId="6E8C9A6D" w14:textId="77777777" w:rsidR="00544492" w:rsidRDefault="00544492" w:rsidP="00D20F91">
      <w:pPr>
        <w:pStyle w:val="Heading3"/>
        <w:spacing w:before="240" w:after="120" w:line="360" w:lineRule="auto"/>
      </w:pPr>
      <w:r>
        <w:t>2.2.5 Data Collection and Analysis</w:t>
      </w:r>
    </w:p>
    <w:p w14:paraId="230D307F" w14:textId="3A5B212D" w:rsidR="00544492" w:rsidRDefault="00544492" w:rsidP="00D20F91">
      <w:pPr>
        <w:spacing w:line="360" w:lineRule="auto"/>
      </w:pPr>
      <w:r>
        <w:t xml:space="preserve">This study relies on both primary and secondary data. Primary data comes from user interactions and trust surveys. The secondady data comes from published stydies and </w:t>
      </w:r>
      <w:r>
        <w:lastRenderedPageBreak/>
        <w:t>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D20F91">
      <w:pPr>
        <w:spacing w:line="360" w:lineRule="auto"/>
      </w:pPr>
    </w:p>
    <w:p w14:paraId="3DC7B13E" w14:textId="77777777" w:rsidR="00544492" w:rsidRDefault="00544492" w:rsidP="00D20F91">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r>
        <w:t>2.2 Concept Map for Literature Review</w:t>
      </w:r>
    </w:p>
    <w:p w14:paraId="607CB2AC" w14:textId="47DA2D61" w:rsidR="00544492" w:rsidRDefault="00544492" w:rsidP="00D20F91">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D20F91">
      <w:pPr>
        <w:spacing w:line="360" w:lineRule="auto"/>
      </w:pPr>
    </w:p>
    <w:p w14:paraId="56CAFA70" w14:textId="4D8F363D" w:rsidR="00544492" w:rsidRDefault="00544492" w:rsidP="00D20F91">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D20F91">
      <w:pPr>
        <w:spacing w:line="360" w:lineRule="auto"/>
      </w:pPr>
    </w:p>
    <w:p w14:paraId="6467C81B" w14:textId="5457DDE2" w:rsidR="00544492" w:rsidRDefault="00544492" w:rsidP="00D20F91">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r>
        <w:lastRenderedPageBreak/>
        <w:t>2.3 Research into the Domain</w:t>
      </w:r>
    </w:p>
    <w:p w14:paraId="0E490A9C" w14:textId="5E708196" w:rsidR="00544492" w:rsidRPr="009B681E" w:rsidRDefault="00544492" w:rsidP="00D20F91">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D20F91">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D20F91">
      <w:pPr>
        <w:spacing w:line="360" w:lineRule="auto"/>
      </w:pPr>
    </w:p>
    <w:p w14:paraId="5C3CD1D8" w14:textId="21715680" w:rsidR="00544492" w:rsidRDefault="00544492" w:rsidP="00D20F91">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D20F91">
      <w:pPr>
        <w:spacing w:line="360" w:lineRule="auto"/>
      </w:pPr>
    </w:p>
    <w:p w14:paraId="737B4701" w14:textId="66231886" w:rsidR="00544492" w:rsidRDefault="00544492" w:rsidP="00D20F91">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r>
        <w:t>2.4 Research into the Problem Itself</w:t>
      </w:r>
    </w:p>
    <w:p w14:paraId="280509C0" w14:textId="0C3497A7" w:rsidR="00544492" w:rsidRDefault="00544492" w:rsidP="00D20F91">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D20F91">
      <w:pPr>
        <w:spacing w:line="360" w:lineRule="auto"/>
      </w:pPr>
      <w:r>
        <w:br/>
        <w:t xml:space="preserve">Some studies emphasise that </w:t>
      </w:r>
      <w:r>
        <w:rPr>
          <w:b/>
          <w:bCs/>
        </w:rPr>
        <w:t>trust is a fragile component</w:t>
      </w:r>
      <w:r>
        <w:t xml:space="preserve"> when it comes to decision-making </w:t>
      </w:r>
      <w:r>
        <w:lastRenderedPageBreak/>
        <w:t>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D20F91">
      <w:pPr>
        <w:spacing w:line="360" w:lineRule="auto"/>
      </w:pPr>
    </w:p>
    <w:p w14:paraId="7E2C9D4D" w14:textId="266F42A1" w:rsidR="00544492" w:rsidRDefault="00544492" w:rsidP="00D20F91">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D20F91">
      <w:pPr>
        <w:spacing w:line="360" w:lineRule="auto"/>
      </w:pPr>
    </w:p>
    <w:p w14:paraId="46A3C042" w14:textId="77777777" w:rsidR="00625123" w:rsidRDefault="00625123" w:rsidP="00D20F91">
      <w:pPr>
        <w:spacing w:line="360" w:lineRule="auto"/>
      </w:pPr>
    </w:p>
    <w:p w14:paraId="7F79CC27" w14:textId="77777777" w:rsidR="002B14BA" w:rsidRDefault="002B14BA" w:rsidP="00D20F91">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D20F91">
      <w:pPr>
        <w:spacing w:line="360" w:lineRule="auto"/>
      </w:pPr>
    </w:p>
    <w:p w14:paraId="023F64B2" w14:textId="02ABA2D6" w:rsidR="002B14BA" w:rsidRDefault="002B14BA" w:rsidP="00D20F91">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D20F91">
      <w:pPr>
        <w:spacing w:line="360" w:lineRule="auto"/>
      </w:pPr>
    </w:p>
    <w:p w14:paraId="75A9F62A" w14:textId="1CFD43BF" w:rsidR="002B14BA" w:rsidRDefault="002B14BA" w:rsidP="00D20F91">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D20F91">
      <w:pPr>
        <w:spacing w:line="360" w:lineRule="auto"/>
      </w:pPr>
    </w:p>
    <w:p w14:paraId="75AB9428" w14:textId="77777777" w:rsidR="002B14BA" w:rsidRDefault="002B14BA" w:rsidP="00D20F91">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D20F91">
      <w:pPr>
        <w:spacing w:line="360" w:lineRule="auto"/>
      </w:pPr>
    </w:p>
    <w:p w14:paraId="3A46B3A3" w14:textId="3A03AE91" w:rsidR="002B14BA" w:rsidRDefault="002B14BA" w:rsidP="00D20F91">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w:t>
      </w:r>
      <w:r>
        <w:lastRenderedPageBreak/>
        <w:t xml:space="preserve">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D20F91">
      <w:pPr>
        <w:spacing w:line="360" w:lineRule="auto"/>
      </w:pPr>
    </w:p>
    <w:p w14:paraId="2B0E99FF" w14:textId="77777777" w:rsidR="002B14BA" w:rsidRDefault="002B14BA" w:rsidP="00D20F91">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D20F91">
      <w:pPr>
        <w:spacing w:line="360" w:lineRule="auto"/>
      </w:pPr>
    </w:p>
    <w:p w14:paraId="5D4B3B84" w14:textId="2A37197C" w:rsidR="002B14BA" w:rsidRDefault="002B14BA" w:rsidP="00D20F91">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D20F91">
      <w:pPr>
        <w:spacing w:line="360" w:lineRule="auto"/>
      </w:pPr>
    </w:p>
    <w:p w14:paraId="33523844" w14:textId="10520803" w:rsidR="002B14BA" w:rsidRDefault="002B14BA" w:rsidP="00D20F91">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D20F91">
      <w:pPr>
        <w:spacing w:line="360" w:lineRule="auto"/>
      </w:pPr>
    </w:p>
    <w:p w14:paraId="4B95D226" w14:textId="77777777" w:rsidR="002B14BA" w:rsidRDefault="002B14BA" w:rsidP="00D20F91">
      <w:pPr>
        <w:numPr>
          <w:ilvl w:val="0"/>
          <w:numId w:val="33"/>
        </w:numPr>
        <w:spacing w:before="120" w:after="120" w:line="360" w:lineRule="auto"/>
      </w:pPr>
      <w:r>
        <w:rPr>
          <w:b/>
          <w:bCs/>
        </w:rPr>
        <w:t>Explainability</w:t>
      </w:r>
    </w:p>
    <w:p w14:paraId="4DABD006" w14:textId="46374458" w:rsidR="002B14BA" w:rsidRDefault="002B14BA" w:rsidP="00D20F91">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w:t>
      </w:r>
      <w:r>
        <w:lastRenderedPageBreak/>
        <w:t>assures users that the system is working for their interest and following logical steps to achieve their goal rather than producing random or biased responses.</w:t>
      </w:r>
    </w:p>
    <w:p w14:paraId="75B3C35A" w14:textId="77777777" w:rsidR="006667EC" w:rsidRDefault="006667EC" w:rsidP="00D20F91">
      <w:pPr>
        <w:spacing w:line="360" w:lineRule="auto"/>
      </w:pPr>
    </w:p>
    <w:p w14:paraId="72D556D2" w14:textId="77777777" w:rsidR="006667EC" w:rsidRDefault="006667EC" w:rsidP="00D20F91">
      <w:pPr>
        <w:numPr>
          <w:ilvl w:val="0"/>
          <w:numId w:val="34"/>
        </w:numPr>
        <w:spacing w:before="120" w:after="120" w:line="360" w:lineRule="auto"/>
      </w:pPr>
      <w:r>
        <w:rPr>
          <w:b/>
          <w:bCs/>
        </w:rPr>
        <w:t>Privacy</w:t>
      </w:r>
    </w:p>
    <w:p w14:paraId="7D70A34E" w14:textId="7D5E103F" w:rsidR="006667EC" w:rsidRDefault="006667EC" w:rsidP="00D20F91">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D20F91">
      <w:pPr>
        <w:spacing w:line="360" w:lineRule="auto"/>
      </w:pPr>
    </w:p>
    <w:p w14:paraId="588C5FB4" w14:textId="77777777" w:rsidR="006667EC" w:rsidRDefault="006667EC" w:rsidP="00D20F91">
      <w:pPr>
        <w:numPr>
          <w:ilvl w:val="0"/>
          <w:numId w:val="35"/>
        </w:numPr>
        <w:spacing w:before="120" w:after="120" w:line="360" w:lineRule="auto"/>
      </w:pPr>
      <w:r>
        <w:rPr>
          <w:b/>
          <w:bCs/>
        </w:rPr>
        <w:t>User Acceptance</w:t>
      </w:r>
    </w:p>
    <w:p w14:paraId="1C4069DD" w14:textId="3F882D03" w:rsidR="006667EC" w:rsidRDefault="006667EC" w:rsidP="00D20F91">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D20F91">
      <w:pPr>
        <w:spacing w:line="360" w:lineRule="auto"/>
      </w:pPr>
    </w:p>
    <w:p w14:paraId="2CCECD83" w14:textId="52D4715D" w:rsidR="006667EC" w:rsidRDefault="006667EC" w:rsidP="00D20F91">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D20F91">
      <w:pPr>
        <w:spacing w:line="360" w:lineRule="auto"/>
      </w:pPr>
    </w:p>
    <w:p w14:paraId="1E3B6191" w14:textId="77777777" w:rsidR="006667EC" w:rsidRDefault="006667EC" w:rsidP="00D20F91">
      <w:pPr>
        <w:numPr>
          <w:ilvl w:val="0"/>
          <w:numId w:val="36"/>
        </w:numPr>
        <w:spacing w:before="120" w:after="120" w:line="360" w:lineRule="auto"/>
      </w:pPr>
      <w:r>
        <w:rPr>
          <w:b/>
          <w:bCs/>
        </w:rPr>
        <w:lastRenderedPageBreak/>
        <w:t>Trade-off between model complexity and transparency</w:t>
      </w:r>
    </w:p>
    <w:p w14:paraId="671AAC0C" w14:textId="77777777" w:rsidR="006667EC" w:rsidRDefault="006667EC" w:rsidP="00D20F91">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D20F91">
      <w:pPr>
        <w:spacing w:line="360" w:lineRule="auto"/>
      </w:pPr>
    </w:p>
    <w:p w14:paraId="0547474B" w14:textId="77777777" w:rsidR="006667EC" w:rsidRDefault="006667EC" w:rsidP="00D20F91">
      <w:pPr>
        <w:numPr>
          <w:ilvl w:val="0"/>
          <w:numId w:val="37"/>
        </w:numPr>
        <w:spacing w:before="120" w:after="120" w:line="360" w:lineRule="auto"/>
      </w:pPr>
      <w:r>
        <w:rPr>
          <w:b/>
          <w:bCs/>
        </w:rPr>
        <w:t>Performance versus explainability trade-off</w:t>
      </w:r>
    </w:p>
    <w:p w14:paraId="1A86B02F" w14:textId="77777777" w:rsidR="006667EC" w:rsidRDefault="006667EC" w:rsidP="00D20F91">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D20F91">
      <w:pPr>
        <w:spacing w:line="360" w:lineRule="auto"/>
      </w:pPr>
    </w:p>
    <w:p w14:paraId="3C21CDCC" w14:textId="77777777" w:rsidR="006667EC" w:rsidRDefault="006667EC" w:rsidP="00D20F91">
      <w:pPr>
        <w:numPr>
          <w:ilvl w:val="0"/>
          <w:numId w:val="38"/>
        </w:numPr>
        <w:spacing w:before="120" w:after="120" w:line="360" w:lineRule="auto"/>
      </w:pPr>
      <w:r>
        <w:rPr>
          <w:b/>
          <w:bCs/>
        </w:rPr>
        <w:t>User overload</w:t>
      </w:r>
    </w:p>
    <w:p w14:paraId="77E0D2F6" w14:textId="77777777" w:rsidR="006667EC" w:rsidRDefault="006667EC" w:rsidP="00D20F91">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D20F91">
      <w:pPr>
        <w:spacing w:line="360" w:lineRule="auto"/>
      </w:pPr>
    </w:p>
    <w:p w14:paraId="070A2EFE" w14:textId="77777777" w:rsidR="006667EC" w:rsidRDefault="006667EC" w:rsidP="00D20F91">
      <w:pPr>
        <w:numPr>
          <w:ilvl w:val="0"/>
          <w:numId w:val="39"/>
        </w:numPr>
        <w:spacing w:before="120" w:after="120" w:line="360" w:lineRule="auto"/>
      </w:pPr>
      <w:r>
        <w:rPr>
          <w:b/>
          <w:bCs/>
        </w:rPr>
        <w:t>Bias and misinformation</w:t>
      </w:r>
    </w:p>
    <w:p w14:paraId="2CB970E9" w14:textId="0D60FC5F" w:rsidR="006667EC" w:rsidRDefault="006667EC" w:rsidP="00D20F91">
      <w:pPr>
        <w:spacing w:line="360" w:lineRule="auto"/>
      </w:pPr>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D20F91">
      <w:pPr>
        <w:spacing w:line="360" w:lineRule="auto"/>
      </w:pPr>
    </w:p>
    <w:p w14:paraId="145346E9" w14:textId="77777777" w:rsidR="000C0B79" w:rsidRDefault="000C0B79" w:rsidP="00D20F91">
      <w:pPr>
        <w:spacing w:line="360" w:lineRule="auto"/>
      </w:pPr>
      <w:r>
        <w:t xml:space="preserve">These points help these systems to align with regulations like GDPR and the upcoming EU AI Act. The EU AI Act gives so much importance to transparency, documentation, and human oversight. It focuses specifically on high-risk AI systems. These chatbot systems are </w:t>
      </w:r>
      <w:r>
        <w:lastRenderedPageBreak/>
        <w:t>not labelled as high-risk automatically, even though some tasks these systems perform fall into high-risk areas. These include credit scoring and hiring decisions.</w:t>
      </w:r>
    </w:p>
    <w:p w14:paraId="59D403E0" w14:textId="77777777" w:rsidR="000C0B79" w:rsidRDefault="000C0B79" w:rsidP="00D20F91">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D20F91">
      <w:pPr>
        <w:spacing w:line="360" w:lineRule="auto"/>
      </w:pPr>
    </w:p>
    <w:p w14:paraId="18D39695" w14:textId="77777777" w:rsidR="002B14BA" w:rsidRDefault="002B14BA" w:rsidP="00D20F91">
      <w:pPr>
        <w:spacing w:line="360" w:lineRule="auto"/>
      </w:pPr>
    </w:p>
    <w:p w14:paraId="4AF633CF" w14:textId="77777777" w:rsidR="002B14BA" w:rsidRDefault="002B14BA" w:rsidP="00D20F91">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D20F91">
      <w:pPr>
        <w:spacing w:line="360" w:lineRule="auto"/>
      </w:pPr>
    </w:p>
    <w:p w14:paraId="5BEF629D" w14:textId="77777777" w:rsidR="006667EC" w:rsidRDefault="006667EC" w:rsidP="00D20F91">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r>
        <w:t>2.5 Research into Possible Solutions</w:t>
      </w:r>
    </w:p>
    <w:p w14:paraId="03DF7622" w14:textId="77777777" w:rsidR="007D028A" w:rsidRDefault="007D028A" w:rsidP="00D20F91">
      <w:pPr>
        <w:spacing w:line="360" w:lineRule="auto"/>
      </w:pPr>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D20F91">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D20F91">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D20F91">
      <w:pPr>
        <w:spacing w:line="360" w:lineRule="auto"/>
      </w:pPr>
    </w:p>
    <w:p w14:paraId="65C9E65E" w14:textId="025C38BD" w:rsidR="00544492" w:rsidRDefault="00544492" w:rsidP="00D20F91">
      <w:pPr>
        <w:spacing w:line="360" w:lineRule="auto"/>
      </w:pPr>
      <w:r>
        <w:lastRenderedPageBreak/>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D20F91">
      <w:pPr>
        <w:spacing w:line="360" w:lineRule="auto"/>
      </w:pPr>
    </w:p>
    <w:p w14:paraId="0927D4CF" w14:textId="43D0B6CC" w:rsidR="00544492" w:rsidRDefault="00544492" w:rsidP="00D20F91">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D20F91">
      <w:pPr>
        <w:spacing w:line="360" w:lineRule="auto"/>
      </w:pPr>
    </w:p>
    <w:p w14:paraId="581BB82E" w14:textId="353206DA" w:rsidR="00544492" w:rsidRDefault="00544492" w:rsidP="00D20F91">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D20F91">
      <w:pPr>
        <w:spacing w:line="360" w:lineRule="auto"/>
      </w:pPr>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r>
        <w:t>2.6 Existing Systems</w:t>
      </w:r>
    </w:p>
    <w:p w14:paraId="4E5078CC" w14:textId="57DEF145" w:rsidR="00544492" w:rsidRDefault="00544492" w:rsidP="00D20F91">
      <w:pPr>
        <w:spacing w:line="360" w:lineRule="auto"/>
      </w:pPr>
      <w:r>
        <w:br/>
        <w:t xml:space="preserve">Existing chatbot systems used in the finance sector differ in how transparent they are, how they are built, and how users experience them. These systems follow fixed rules and respond </w:t>
      </w:r>
      <w:r>
        <w:lastRenderedPageBreak/>
        <w:t>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D20F91">
      <w:pPr>
        <w:spacing w:line="360" w:lineRule="auto"/>
      </w:pPr>
    </w:p>
    <w:p w14:paraId="58D8FBDF" w14:textId="33C6153D" w:rsidR="00544492" w:rsidRDefault="00544492" w:rsidP="00D20F91">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D20F91">
      <w:pPr>
        <w:spacing w:line="360" w:lineRule="auto"/>
      </w:pPr>
    </w:p>
    <w:p w14:paraId="140D97BF" w14:textId="573BCDA3" w:rsidR="00544492" w:rsidRDefault="00544492" w:rsidP="00D20F91">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D20F91">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D20F91">
      <w:pPr>
        <w:spacing w:line="360" w:lineRule="auto"/>
      </w:pPr>
    </w:p>
    <w:p w14:paraId="624B373F" w14:textId="77777777" w:rsidR="00544492" w:rsidRDefault="00544492" w:rsidP="00D20F91">
      <w:pPr>
        <w:spacing w:line="360" w:lineRule="auto"/>
      </w:pPr>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r>
        <w:t>2.7 Technical Research</w:t>
      </w:r>
    </w:p>
    <w:p w14:paraId="74264650" w14:textId="77777777" w:rsidR="00544492" w:rsidRDefault="00544492" w:rsidP="00D20F91">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D20F91">
      <w:pPr>
        <w:spacing w:line="360" w:lineRule="auto"/>
      </w:pPr>
    </w:p>
    <w:p w14:paraId="56AD5EDD" w14:textId="7C0CBE9C" w:rsidR="00544492" w:rsidRDefault="00544492" w:rsidP="00D20F91">
      <w:pPr>
        <w:spacing w:line="360" w:lineRule="auto"/>
      </w:pPr>
      <w:r>
        <w:lastRenderedPageBreak/>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D20F91">
      <w:pPr>
        <w:spacing w:line="360" w:lineRule="auto"/>
      </w:pPr>
    </w:p>
    <w:p w14:paraId="7C3C01BE" w14:textId="59F2FAA7" w:rsidR="00544492" w:rsidRDefault="00544492" w:rsidP="00D20F91">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D20F91">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D20F91">
      <w:pPr>
        <w:spacing w:line="360" w:lineRule="auto"/>
      </w:pPr>
      <w: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D20F91">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r>
        <w:t>2.8 Link to Research Objectives and Questions</w:t>
      </w:r>
    </w:p>
    <w:p w14:paraId="77FC7879" w14:textId="48D7FEF2" w:rsidR="00544492" w:rsidRDefault="00544492" w:rsidP="00D20F91">
      <w:pPr>
        <w:spacing w:line="360" w:lineRule="auto"/>
      </w:pPr>
      <w:r>
        <w:t xml:space="preserve">The literature review in this chapter builds a clear base for the research objectives and research questions. Acroll the literature study, one pattern appears several times. Trust and </w:t>
      </w:r>
      <w:r>
        <w:lastRenderedPageBreak/>
        <w:t>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D20F91">
      <w:pPr>
        <w:spacing w:line="360" w:lineRule="auto"/>
      </w:pPr>
    </w:p>
    <w:p w14:paraId="2BA6BF1B" w14:textId="0FA1B092" w:rsidR="00544492" w:rsidRDefault="00544492" w:rsidP="00D20F91">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D20F91">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D20F91">
      <w:pPr>
        <w:spacing w:line="360" w:lineRule="auto"/>
      </w:pPr>
    </w:p>
    <w:p w14:paraId="159CFDAD" w14:textId="77777777" w:rsidR="00544492" w:rsidRDefault="00544492" w:rsidP="00D20F91">
      <w:pPr>
        <w:spacing w:line="360" w:lineRule="auto"/>
      </w:pPr>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2FE7B173" w14:textId="77777777" w:rsidR="00614636" w:rsidRDefault="00614636" w:rsidP="00D20F91">
      <w:pPr>
        <w:spacing w:line="360" w:lineRule="auto"/>
      </w:pPr>
    </w:p>
    <w:p w14:paraId="59488028" w14:textId="77777777" w:rsidR="00544492" w:rsidRDefault="000B1B32" w:rsidP="00D20F91">
      <w:pPr>
        <w:spacing w:line="360" w:lineRule="auto"/>
      </w:pPr>
      <w:r w:rsidRPr="000B1B32">
        <w:rPr>
          <w:noProof/>
          <w14:ligatures w14:val="standardContextual"/>
        </w:rPr>
        <w:pict w14:anchorId="5FD31EE1">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r>
        <w:t>Chapter 3 - Requirements Analysis</w:t>
      </w:r>
    </w:p>
    <w:p w14:paraId="6478C783" w14:textId="77777777" w:rsidR="00FD638D" w:rsidRDefault="00FD638D" w:rsidP="00D20F91">
      <w:pPr>
        <w:spacing w:line="360" w:lineRule="auto"/>
      </w:pPr>
      <w:r>
        <w:t xml:space="preserve">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w:t>
      </w:r>
      <w:r>
        <w:lastRenderedPageBreak/>
        <w:t>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r>
        <w:t>3.1 Stakeholder Analysis</w:t>
      </w:r>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r>
        <w:t>1. End-Users (Loan Seekers)</w:t>
      </w:r>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r>
        <w:t>2. Loan Officers (Domain Experts)</w:t>
      </w:r>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r>
        <w:lastRenderedPageBreak/>
        <w:t>3. System Administrator</w:t>
      </w:r>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r>
        <w:t>4. Developer (Software Engineer and Data Analyst)</w:t>
      </w:r>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r>
        <w:t>5. Business Owner (Future Financial Institution)</w:t>
      </w:r>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r>
        <w:t>5. Wider Community (General Users)</w:t>
      </w:r>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lastRenderedPageBreak/>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r>
        <w:t>3.2 Stakeholder Onion Model</w:t>
      </w:r>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r>
        <w:t>3.3 Stakeholder Viewpoints</w:t>
      </w:r>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r>
        <w:t>3.3.1 Functional Beneficiary</w:t>
      </w:r>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r>
        <w:t>3.3.2 Operational Stakeholders</w:t>
      </w:r>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r>
        <w:t>3.3.3 Containing System Stakeholders</w:t>
      </w:r>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r>
        <w:lastRenderedPageBreak/>
        <w:t>3.3.4 Wider Environment</w:t>
      </w:r>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r>
        <w:t>3.4 Requirement Gathering Techniques</w:t>
      </w:r>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r>
        <w:t xml:space="preserve">1. Interviews With a Domain Expert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r>
        <w:t>2. Secondary Data Analysis (To Validate Input Requirements)</w:t>
      </w:r>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r>
        <w:t>3.5 Survey Question Design</w:t>
      </w:r>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r>
        <w:t>3.5.1 Goal-Oriented Question Design</w:t>
      </w:r>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lastRenderedPageBreak/>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r>
        <w:t>3.5.2 Expert Interview Questions</w:t>
      </w:r>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lastRenderedPageBreak/>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r>
        <w:t>3.5.3 Evidence Collection for Expert Feedback</w:t>
      </w:r>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r>
        <w:t>3.6 Method of Procuring the Dataset</w:t>
      </w:r>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lastRenderedPageBreak/>
        <w:t xml:space="preserve">The dataset can be found here: - </w:t>
      </w:r>
      <w:hyperlink r:id="rId11"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r>
        <w:lastRenderedPageBreak/>
        <w:t>3.7 Analysis of Results</w:t>
      </w:r>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r>
        <w:t>Opinion Review 1 - How real loan decisions begin</w:t>
      </w:r>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r>
        <w:t>Opinion Review 2  - What drives approval vs rejection</w:t>
      </w:r>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r>
        <w:t>Opinion Review 3 - Common customer confusion</w:t>
      </w:r>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r>
        <w:t>Opinion Review 4 - Minimum information required</w:t>
      </w:r>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r>
        <w:t>Opinion Review 5 - Typical customer behaviour</w:t>
      </w:r>
    </w:p>
    <w:p w14:paraId="3E162A7E" w14:textId="77777777" w:rsidR="00B8303B" w:rsidRDefault="00B8303B" w:rsidP="00D20F91">
      <w:pPr>
        <w:spacing w:line="360" w:lineRule="auto"/>
      </w:pPr>
    </w:p>
    <w:p w14:paraId="1F79EED4" w14:textId="27574C83" w:rsidR="00B8303B" w:rsidRDefault="00B8303B" w:rsidP="00D20F91">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r>
        <w:t>Opinion Review 6 - Viability of AI in lending workflows</w:t>
      </w:r>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t>
      </w:r>
      <w:r>
        <w:lastRenderedPageBreak/>
        <w:t xml:space="preserve">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r>
        <w:t>Opinion Review 7 - Risks, fairness, and decision clarity</w:t>
      </w:r>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r>
        <w:lastRenderedPageBreak/>
        <w:t xml:space="preserve">3.8 Use Case Diagram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695B83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r>
        <w:t>3.9 Use Case Diagram Analysis</w:t>
      </w:r>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r>
        <w:t>3.9.1 Use Case Description</w:t>
      </w:r>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lastRenderedPageBreak/>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lastRenderedPageBreak/>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lastRenderedPageBreak/>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r>
        <w:t>Use Case Actors</w:t>
      </w:r>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r>
        <w:t>3.10 Functional Requirements</w:t>
      </w:r>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r>
        <w:t>3.10.1 Functional Requirements</w:t>
      </w:r>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lastRenderedPageBreak/>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lastRenderedPageBreak/>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lastRenderedPageBreak/>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 xml:space="preserve">System returns “Approved / Rejected” and </w:t>
            </w:r>
            <w:r>
              <w:lastRenderedPageBreak/>
              <w:t>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lastRenderedPageBreak/>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 xml:space="preserve">This use case completes FR2 by delivering the model output to the user and extends into FR3 </w:t>
            </w:r>
            <w:r>
              <w:lastRenderedPageBreak/>
              <w:t>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lastRenderedPageBreak/>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r>
        <w:t>3.11 Non-Functional Requirements</w:t>
      </w:r>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r>
        <w:t xml:space="preserve">NFR1 </w:t>
      </w:r>
      <w:r w:rsidR="0028792F">
        <w:t>-</w:t>
      </w:r>
      <w:r>
        <w:t xml:space="preserve"> Trust</w:t>
      </w:r>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r>
        <w:t xml:space="preserve">NFR2 </w:t>
      </w:r>
      <w:r w:rsidR="0028792F">
        <w:t xml:space="preserve">- </w:t>
      </w:r>
      <w:r>
        <w:t>Security</w:t>
      </w:r>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r>
        <w:lastRenderedPageBreak/>
        <w:t xml:space="preserve">NFR3 </w:t>
      </w:r>
      <w:r w:rsidR="0028792F">
        <w:t>-</w:t>
      </w:r>
      <w:r>
        <w:t xml:space="preserve"> Performance</w:t>
      </w:r>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r>
        <w:t xml:space="preserve">NFR4 </w:t>
      </w:r>
      <w:r w:rsidR="0028792F">
        <w:t>-</w:t>
      </w:r>
      <w:r>
        <w:t xml:space="preserve"> Usability</w:t>
      </w:r>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r>
        <w:t xml:space="preserve">NFR5 </w:t>
      </w:r>
      <w:r w:rsidR="0028792F">
        <w:t xml:space="preserve">- </w:t>
      </w:r>
      <w:r>
        <w:t>Reliability</w:t>
      </w:r>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r>
        <w:t>3.12 Requirement Prioritisation</w:t>
      </w:r>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r>
        <w:t>Must-Have Requirements</w:t>
      </w:r>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r>
        <w:t>Should-Have Requirements</w:t>
      </w:r>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r>
        <w:t>Could-Have Requirements</w:t>
      </w:r>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r>
        <w:t>Won’t-Have Requirements</w:t>
      </w:r>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lastRenderedPageBreak/>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0B1B32" w:rsidP="00D20F91">
      <w:pPr>
        <w:spacing w:line="360" w:lineRule="auto"/>
        <w:rPr>
          <w:lang w:val="en-US"/>
        </w:rPr>
      </w:pPr>
      <w:r w:rsidRPr="000B1B32">
        <w:rPr>
          <w:noProof/>
          <w14:ligatures w14:val="standardContextual"/>
        </w:rPr>
        <w:pict w14:anchorId="5C1E3AA3">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r>
        <w:t>4.1 Research Methodology</w:t>
      </w:r>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r>
        <w:t>Structure of the experiment</w:t>
      </w:r>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r>
        <w:t>4.2 Software Design Methodology (OOAD)</w:t>
      </w:r>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r>
        <w:t>Why OOAD suited the system</w:t>
      </w:r>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r>
        <w:t>4.3 Kanban as the Software Development Methodology</w:t>
      </w:r>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r>
        <w:t>Why Kanban worked best</w:t>
      </w:r>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r>
        <w:t>Why Kanban over Waterfall</w:t>
      </w:r>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r>
        <w:t>4.4 Project Management Methodology (Kanban)</w:t>
      </w:r>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r>
        <w:t>How Kanban influenced the management</w:t>
      </w:r>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r>
        <w:t>4.5 Risks and Mitigation</w:t>
      </w:r>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r>
        <w:t>Technical Risks</w:t>
      </w:r>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lastRenderedPageBreak/>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r>
        <w:t>Operational Risks</w:t>
      </w:r>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r>
        <w:t>Research Risks</w:t>
      </w:r>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r>
        <w:t>Ethical Risks</w:t>
      </w:r>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r>
        <w:t>Timeline Risks</w:t>
      </w:r>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r>
        <w:t>4.6 Project Plan</w:t>
      </w:r>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r>
        <w:t>Gantt Chart</w:t>
      </w:r>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0B1B32" w:rsidP="00D20F91">
      <w:pPr>
        <w:spacing w:line="360" w:lineRule="auto"/>
        <w:rPr>
          <w:lang w:val="en-US"/>
        </w:rPr>
      </w:pPr>
      <w:r w:rsidRPr="000B1B32">
        <w:rPr>
          <w:noProof/>
          <w14:ligatures w14:val="standardContextual"/>
        </w:rPr>
        <w:pict w14:anchorId="0E57945B">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r>
        <w:t>Chapter 5 - Design Diagrams</w:t>
      </w:r>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r>
        <w:lastRenderedPageBreak/>
        <w:t>Block Diagram</w:t>
      </w:r>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r>
        <w:t>Layered Architecture Diagram</w:t>
      </w:r>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r>
        <w:lastRenderedPageBreak/>
        <w:t>Research Design</w:t>
      </w:r>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r>
        <w:t>Step 1: Exploration, Problem Identification, and Defining the Research Aim</w:t>
      </w:r>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r>
        <w:t>Step 2: Stakeholder Analysis (Preparation, Question Design, and Expert Interviews)</w:t>
      </w:r>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r>
        <w:t>Step 3: Dataset Examination (Identification of Input Fields)</w:t>
      </w:r>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r>
        <w:lastRenderedPageBreak/>
        <w:t>Step 4: Requirements, Use Cases, and Prioritisation</w:t>
      </w:r>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r>
        <w:t>Step 5: Design the Experimental Structure (Baseline vs XAI)</w:t>
      </w:r>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r>
        <w:t>Step 6: Prototype Development</w:t>
      </w:r>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r>
        <w:t>Step 7: Perform Testing (Developer Testing, Regression Testing)</w:t>
      </w:r>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r>
        <w:t>Step 8: Deploy Prototype for User Data Collection</w:t>
      </w:r>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r>
        <w:t>Step 9: Collect Trust Survey Data and Evaluate</w:t>
      </w:r>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r>
        <w:t>Step 10:  Answer Research Question</w:t>
      </w:r>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r>
        <w:t xml:space="preserve">Class Diagram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r>
        <w:t>ER Diagram</w:t>
      </w:r>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655630A9">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r>
        <w:t>User Entity</w:t>
      </w:r>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r>
        <w:t>Chat_History Entity</w:t>
      </w:r>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r>
        <w:t>FAQ_Logs Entity</w:t>
      </w:r>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r>
        <w:t>Sequence Diagram</w:t>
      </w:r>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r>
        <w:t>Package Diagram</w:t>
      </w:r>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r>
        <w:t>Wireframe / Mock-up</w:t>
      </w:r>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r>
        <w:t>Loan Form Screen (Input Screen)</w:t>
      </w:r>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88BC6CB">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8F34ADC">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2DF91DA7">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67511E0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65E39828">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r>
        <w:lastRenderedPageBreak/>
        <w:t>Chat Screen (Input / Result Screen)</w:t>
      </w:r>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02ADF02D">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0B1B32" w:rsidP="00D20F91">
      <w:pPr>
        <w:spacing w:line="360" w:lineRule="auto"/>
        <w:rPr>
          <w:lang w:val="en-US"/>
        </w:rPr>
      </w:pPr>
      <w:r w:rsidRPr="000B1B32">
        <w:rPr>
          <w:noProof/>
          <w14:ligatures w14:val="standardContextual"/>
        </w:rPr>
        <w:pict w14:anchorId="6CFE1C2D">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r>
        <w:rPr>
          <w:lang w:val="en-US"/>
        </w:rPr>
        <w:t>Chapter 6 – Implementation</w:t>
      </w:r>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r w:rsidRPr="00434B25">
        <w:lastRenderedPageBreak/>
        <w:t>6.1 Justification of the Software Development Methodology</w:t>
      </w:r>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r w:rsidRPr="00434B25">
        <w:t>6.2 Steps Taken to Create and Select the Model</w:t>
      </w:r>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r>
        <w:lastRenderedPageBreak/>
        <w:t xml:space="preserve">6.2.1 </w:t>
      </w:r>
      <w:r w:rsidR="00AD6617">
        <w:t xml:space="preserve">About </w:t>
      </w:r>
      <w:r>
        <w:t>Dataset</w:t>
      </w:r>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0"/>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r w:rsidRPr="00434B25">
        <w:t>6.2.</w:t>
      </w:r>
      <w:r>
        <w:t>3 Data Preprocessing</w:t>
      </w:r>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31"/>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2"/>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r w:rsidRPr="00677236">
        <w:t>6.2.4 Feature Engineering</w:t>
      </w:r>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r w:rsidRPr="002260A4">
        <w:t>6.2.5 Model Training</w:t>
      </w:r>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r>
        <w:t>6.3 Prototype Development</w:t>
      </w:r>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r>
        <w:t>6.3.1 Development Setup</w:t>
      </w:r>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r>
        <w:t xml:space="preserve">6.3.2 Front End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r>
        <w:t>6.3.3 Backend</w:t>
      </w:r>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r>
        <w:t>6.4 Deployment Setup</w:t>
      </w:r>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r>
        <w:t>6.</w:t>
      </w:r>
      <w:r w:rsidR="00CB0275">
        <w:t>5</w:t>
      </w:r>
      <w:r>
        <w:t xml:space="preserve"> Additional Setup and Configuration</w:t>
      </w:r>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r>
        <w:t>6.6 Challenges Faced</w:t>
      </w:r>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r>
        <w:t>1. Flask Backend Deployment &amp; Memory Limits</w:t>
      </w:r>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r>
        <w:t>2. FAQ Answering Module Issues</w:t>
      </w:r>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r>
        <w:t>3. SHAP Computation Delays</w:t>
      </w:r>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r>
        <w:t>4. ChatGPT Rate Limits</w:t>
      </w:r>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r>
        <w:lastRenderedPageBreak/>
        <w:t>5. Free-Tier Platform Inactivity Shutdowns</w:t>
      </w:r>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r>
        <w:t>6.5 Deployment Setup</w:t>
      </w:r>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r>
        <w:t>Summary</w:t>
      </w:r>
      <w:r w:rsidR="00391A2B">
        <w:t xml:space="preserve"> of Deployment Setup</w:t>
      </w:r>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r>
        <w:t>6.6 Additional Setup and Configuration</w:t>
      </w:r>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r w:rsidRPr="00F332A7">
        <w:t>6.</w:t>
      </w:r>
      <w:r w:rsidR="00A90C94">
        <w:t>6</w:t>
      </w:r>
      <w:r w:rsidRPr="00F332A7">
        <w:t xml:space="preserve"> Challenges Faced</w:t>
      </w:r>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r w:rsidRPr="00F332A7">
        <w:t>1. Flask Backend Deployment &amp; Memory Limits</w:t>
      </w:r>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r w:rsidRPr="00F332A7">
        <w:t>2. FAQ Answering Module Issues</w:t>
      </w:r>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r w:rsidRPr="00F332A7">
        <w:t>3. SHAP Computation Delays</w:t>
      </w:r>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r w:rsidRPr="00F332A7">
        <w:t>4. ChatGPT Rate Limits</w:t>
      </w:r>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r w:rsidRPr="00F332A7">
        <w:t>5. Free-Tier Platform Inactivity Shutdowns</w:t>
      </w:r>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0B1B32" w:rsidP="00D20F91">
      <w:pPr>
        <w:spacing w:line="360" w:lineRule="auto"/>
        <w:rPr>
          <w:lang w:val="en-US"/>
        </w:rPr>
      </w:pPr>
      <w:r w:rsidRPr="000B1B32">
        <w:rPr>
          <w:noProof/>
          <w14:ligatures w14:val="standardContextual"/>
        </w:rPr>
        <w:pict w14:anchorId="06ED34EC">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r>
        <w:t>Chapter 7 – Testing</w:t>
      </w:r>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r>
        <w:t>7.1 Model Testing</w:t>
      </w:r>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r>
        <w:t>7.2.1 Functional Requirement Testing</w:t>
      </w:r>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r>
        <w:t>7.2.2 Non-Functional Requirement Testing</w:t>
      </w:r>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2DDFEDAE">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0B1B32" w:rsidP="00D20F91">
      <w:pPr>
        <w:spacing w:line="360" w:lineRule="auto"/>
        <w:rPr>
          <w:lang w:val="en-US"/>
        </w:rPr>
      </w:pPr>
      <w:r w:rsidRPr="000B1B32">
        <w:rPr>
          <w:noProof/>
          <w14:ligatures w14:val="standardContextual"/>
        </w:rPr>
        <w:pict w14:anchorId="04989861">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r w:rsidRPr="00F74DDE">
        <w:t>Chapter 8</w:t>
      </w:r>
      <w:r>
        <w:t xml:space="preserve"> – Evaluation</w:t>
      </w:r>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r>
        <w:t>8. 1 Quantitative Evaluation</w:t>
      </w:r>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r>
        <w:t>Qualitative Evaluation</w:t>
      </w:r>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r>
        <w:t>8.3 Evaluation of the Achievement of Functional Requirements</w:t>
      </w:r>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r>
        <w:t>8.4 Evaluation of the Achievement of Non-Functional Requirements</w:t>
      </w:r>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r>
        <w:t xml:space="preserve">8.5 Evaluation of the Achievement of Aim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r>
        <w:t>8.6 Answer for the research questions</w:t>
      </w:r>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r>
        <w:t>8.7 Evaluation of the Achievement of Research Objectives</w:t>
      </w:r>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r>
        <w:t>8.8 Evaluation of the Achievement of Operational Objectives</w:t>
      </w:r>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r>
        <w:t>8.9 Evaluation of the Risks</w:t>
      </w:r>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r>
        <w:t>8.10 LEPSI Impact Evaluation</w:t>
      </w:r>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0B1B32" w:rsidP="00D20F91">
      <w:pPr>
        <w:spacing w:line="360" w:lineRule="auto"/>
      </w:pPr>
      <w:r w:rsidRPr="000B1B32">
        <w:rPr>
          <w:noProof/>
          <w14:ligatures w14:val="standardContextual"/>
        </w:rPr>
        <w:pict w14:anchorId="59FBB98D">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r>
        <w:lastRenderedPageBreak/>
        <w:t>9.1 Project Overview and Reflection</w:t>
      </w:r>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r>
        <w:t>9.2 Challenges Faced During the Project</w:t>
      </w:r>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r>
        <w:t xml:space="preserve">9.3 Evidence of Achievement of Learning Outcomes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r>
        <w:t>Achievement of Learning Outcomes</w:t>
      </w:r>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r>
        <w:t>9.4 Use of Taught  Modules</w:t>
      </w:r>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r>
        <w:t>Data Mining</w:t>
      </w:r>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r>
        <w:t>Advance Databases</w:t>
      </w:r>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r>
        <w:t>Text Analytics</w:t>
      </w:r>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r>
        <w:t>Research Methods</w:t>
      </w:r>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r>
        <w:t>9.5 New Skills and Knowledge Gained</w:t>
      </w:r>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r>
        <w:t>9.6 Contribution to the Body of Knowledge</w:t>
      </w:r>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r>
        <w:t>9.6.1 Technical Contribution</w:t>
      </w:r>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r>
        <w:t>9.6.2 Research Contribution</w:t>
      </w:r>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r>
        <w:t>9.6.3 Domain Contribution</w:t>
      </w:r>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r>
        <w:t>9.7 Limitations of the Project</w:t>
      </w:r>
    </w:p>
    <w:p w14:paraId="1BB2E2FD" w14:textId="77777777" w:rsidR="00B42E1C" w:rsidRDefault="00B42E1C" w:rsidP="00D20F91">
      <w:pPr>
        <w:pStyle w:val="Heading3"/>
        <w:spacing w:line="360" w:lineRule="auto"/>
      </w:pPr>
      <w:r>
        <w:rPr>
          <w:b/>
          <w:bCs/>
        </w:rPr>
        <w:t>Limitation 1 -</w:t>
      </w:r>
      <w:r>
        <w:t xml:space="preserve"> The study relies on a secondary dataset.</w:t>
      </w:r>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r>
        <w:rPr>
          <w:b/>
          <w:bCs/>
        </w:rPr>
        <w:lastRenderedPageBreak/>
        <w:t xml:space="preserve">Limitation 3 - A </w:t>
      </w:r>
      <w:r>
        <w:t>Survey-based trust measurement</w:t>
      </w:r>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r>
        <w:rPr>
          <w:b/>
          <w:bCs/>
        </w:rPr>
        <w:t xml:space="preserve">Limitations 4: </w:t>
      </w:r>
      <w:r>
        <w:t>The study can not access financial databases such as CRIB.</w:t>
      </w:r>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r>
        <w:t>9.8 Future Enhancements</w:t>
      </w:r>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r>
        <w:t>1. Real-Time Banking Integration</w:t>
      </w:r>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r>
        <w:t>2.Integrate multiple XAI techniques</w:t>
      </w:r>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r>
        <w:t>3. Integrate multi-language support</w:t>
      </w:r>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r>
        <w:t>9.9 Final Remarks</w:t>
      </w:r>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0B1B32" w:rsidP="002B54B7">
      <w:pPr>
        <w:spacing w:line="360" w:lineRule="auto"/>
      </w:pPr>
      <w:r w:rsidRPr="000B1B32">
        <w:rPr>
          <w:noProof/>
          <w14:ligatures w14:val="standardContextual"/>
        </w:rPr>
        <w:pict w14:anchorId="13B2CCA9">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r>
        <w:t>References</w:t>
      </w:r>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0B1B32" w:rsidP="00152C2B">
      <w:pPr>
        <w:pStyle w:val="Bibliography"/>
        <w:spacing w:line="360" w:lineRule="auto"/>
      </w:pPr>
      <w:r w:rsidRPr="000B1B32">
        <w:rPr>
          <w:noProof/>
          <w14:ligatures w14:val="standardContextual"/>
        </w:rPr>
        <w:pict w14:anchorId="6C711D3C">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r w:rsidRPr="00200EA3">
        <w:t xml:space="preserve">Kanban Board </w:t>
      </w:r>
      <w:r w:rsidR="001F44E9">
        <w:t xml:space="preserve">and Mapping to Gantt Chart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r w:rsidRPr="004A56C2">
        <w:lastRenderedPageBreak/>
        <w:t>User Guide</w:t>
      </w:r>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r w:rsidRPr="004A56C2">
        <w:t>Installation Guide</w:t>
      </w:r>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r w:rsidRPr="004A56C2">
        <w:t xml:space="preserve">Flask Backend (Contains </w:t>
      </w:r>
      <w:r w:rsidRPr="004A56C2">
        <w:t>loan</w:t>
      </w:r>
      <w:r w:rsidRPr="004A56C2">
        <w:t xml:space="preserve"> approval prediction service)</w:t>
      </w:r>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r w:rsidRPr="00813F1C">
        <w:rPr>
          <w:sz w:val="20"/>
          <w:szCs w:val="20"/>
        </w:rPr>
        <w:t>,</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The backend will</w:t>
      </w:r>
      <w:r w:rsidRPr="00813F1C">
        <w:rPr>
          <w:sz w:val="20"/>
          <w:szCs w:val="20"/>
        </w:rPr>
        <w:t xml:space="preserve"> </w:t>
      </w:r>
      <w:r w:rsidRPr="00813F1C">
        <w:rPr>
          <w:sz w:val="20"/>
          <w:szCs w:val="20"/>
        </w:rPr>
        <w:t xml:space="preserve">be available at </w:t>
      </w:r>
      <w:hyperlink r:id="rId90"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r>
        <w:t>Node JS Backend</w:t>
      </w:r>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r w:rsidRPr="004A56C2">
        <w:t>Frontend (Next.js)</w:t>
      </w:r>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Install dependencies using</w:t>
      </w:r>
      <w:r w:rsidRPr="00813F1C">
        <w:rPr>
          <w:sz w:val="20"/>
          <w:szCs w:val="20"/>
        </w:rPr>
        <w:t xml:space="preserve">,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w:t>
      </w:r>
      <w:r w:rsidRPr="00813F1C">
        <w:rPr>
          <w:sz w:val="20"/>
          <w:szCs w:val="20"/>
        </w:rPr>
        <w:t>s</w:t>
      </w:r>
      <w:r w:rsidRPr="00813F1C">
        <w:rPr>
          <w:sz w:val="20"/>
          <w:szCs w:val="20"/>
        </w:rPr>
        <w:t>.</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w:t>
      </w:r>
      <w:r w:rsidRPr="00813F1C">
        <w:rPr>
          <w:sz w:val="20"/>
          <w:szCs w:val="20"/>
        </w:rPr>
        <w:t>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w:t>
      </w:r>
      <w:r w:rsidRPr="00813F1C">
        <w:rPr>
          <w:sz w:val="20"/>
          <w:szCs w:val="20"/>
        </w:rPr>
        <w:t>ANNON_</w:t>
      </w:r>
      <w:r w:rsidRPr="00813F1C">
        <w:rPr>
          <w:sz w:val="20"/>
          <w:szCs w:val="20"/>
        </w:rPr>
        <w:t>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r w:rsidRPr="00813F1C">
        <w:rPr>
          <w:sz w:val="20"/>
          <w:szCs w:val="20"/>
        </w:rPr>
        <w:t>,</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25AEF" w14:textId="77777777" w:rsidR="000B1B32" w:rsidRDefault="000B1B32" w:rsidP="00DC7426">
      <w:r>
        <w:separator/>
      </w:r>
    </w:p>
  </w:endnote>
  <w:endnote w:type="continuationSeparator" w:id="0">
    <w:p w14:paraId="00182248" w14:textId="77777777" w:rsidR="000B1B32" w:rsidRDefault="000B1B32"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73F0F" w14:textId="77777777" w:rsidR="000B1B32" w:rsidRDefault="000B1B32" w:rsidP="00DC7426">
      <w:r>
        <w:separator/>
      </w:r>
    </w:p>
  </w:footnote>
  <w:footnote w:type="continuationSeparator" w:id="0">
    <w:p w14:paraId="145CFC81" w14:textId="77777777" w:rsidR="000B1B32" w:rsidRDefault="000B1B32"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6"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6"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4"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4"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0"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7"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0"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9"/>
  </w:num>
  <w:num w:numId="2" w16cid:durableId="350840753">
    <w:abstractNumId w:val="163"/>
  </w:num>
  <w:num w:numId="3" w16cid:durableId="1525826876">
    <w:abstractNumId w:val="96"/>
  </w:num>
  <w:num w:numId="4" w16cid:durableId="709189771">
    <w:abstractNumId w:val="145"/>
  </w:num>
  <w:num w:numId="5" w16cid:durableId="259608088">
    <w:abstractNumId w:val="119"/>
  </w:num>
  <w:num w:numId="6" w16cid:durableId="1230070035">
    <w:abstractNumId w:val="101"/>
  </w:num>
  <w:num w:numId="7" w16cid:durableId="843469261">
    <w:abstractNumId w:val="59"/>
  </w:num>
  <w:num w:numId="8" w16cid:durableId="1435401905">
    <w:abstractNumId w:val="152"/>
  </w:num>
  <w:num w:numId="9" w16cid:durableId="430053602">
    <w:abstractNumId w:val="157"/>
  </w:num>
  <w:num w:numId="10" w16cid:durableId="1136873256">
    <w:abstractNumId w:val="94"/>
  </w:num>
  <w:num w:numId="11" w16cid:durableId="254167692">
    <w:abstractNumId w:val="0"/>
  </w:num>
  <w:num w:numId="12" w16cid:durableId="1308974592">
    <w:abstractNumId w:val="30"/>
  </w:num>
  <w:num w:numId="13" w16cid:durableId="1567254222">
    <w:abstractNumId w:val="158"/>
  </w:num>
  <w:num w:numId="14" w16cid:durableId="88280379">
    <w:abstractNumId w:val="49"/>
  </w:num>
  <w:num w:numId="15" w16cid:durableId="1724601391">
    <w:abstractNumId w:val="63"/>
  </w:num>
  <w:num w:numId="16" w16cid:durableId="1819416806">
    <w:abstractNumId w:val="81"/>
  </w:num>
  <w:num w:numId="17" w16cid:durableId="1466895842">
    <w:abstractNumId w:val="167"/>
  </w:num>
  <w:num w:numId="18" w16cid:durableId="483397953">
    <w:abstractNumId w:val="161"/>
  </w:num>
  <w:num w:numId="19" w16cid:durableId="776826891">
    <w:abstractNumId w:val="166"/>
  </w:num>
  <w:num w:numId="20" w16cid:durableId="474224315">
    <w:abstractNumId w:val="54"/>
  </w:num>
  <w:num w:numId="21" w16cid:durableId="420567791">
    <w:abstractNumId w:val="120"/>
  </w:num>
  <w:num w:numId="22" w16cid:durableId="910387890">
    <w:abstractNumId w:val="118"/>
  </w:num>
  <w:num w:numId="23" w16cid:durableId="976882794">
    <w:abstractNumId w:val="176"/>
  </w:num>
  <w:num w:numId="24" w16cid:durableId="1068384611">
    <w:abstractNumId w:val="153"/>
  </w:num>
  <w:num w:numId="25" w16cid:durableId="1379549513">
    <w:abstractNumId w:val="34"/>
  </w:num>
  <w:num w:numId="26" w16cid:durableId="1042441533">
    <w:abstractNumId w:val="165"/>
  </w:num>
  <w:num w:numId="27" w16cid:durableId="1732728601">
    <w:abstractNumId w:val="46"/>
  </w:num>
  <w:num w:numId="28" w16cid:durableId="1626692227">
    <w:abstractNumId w:val="16"/>
  </w:num>
  <w:num w:numId="29" w16cid:durableId="1493259491">
    <w:abstractNumId w:val="104"/>
  </w:num>
  <w:num w:numId="30" w16cid:durableId="1341927665">
    <w:abstractNumId w:val="130"/>
  </w:num>
  <w:num w:numId="31" w16cid:durableId="1576276355">
    <w:abstractNumId w:val="64"/>
  </w:num>
  <w:num w:numId="32" w16cid:durableId="1397169986">
    <w:abstractNumId w:val="23"/>
  </w:num>
  <w:num w:numId="33" w16cid:durableId="318657190">
    <w:abstractNumId w:val="41"/>
  </w:num>
  <w:num w:numId="34" w16cid:durableId="512183938">
    <w:abstractNumId w:val="124"/>
  </w:num>
  <w:num w:numId="35" w16cid:durableId="597063825">
    <w:abstractNumId w:val="27"/>
  </w:num>
  <w:num w:numId="36" w16cid:durableId="1124427739">
    <w:abstractNumId w:val="132"/>
  </w:num>
  <w:num w:numId="37" w16cid:durableId="1459371670">
    <w:abstractNumId w:val="13"/>
  </w:num>
  <w:num w:numId="38" w16cid:durableId="1529174976">
    <w:abstractNumId w:val="112"/>
  </w:num>
  <w:num w:numId="39" w16cid:durableId="757016597">
    <w:abstractNumId w:val="14"/>
  </w:num>
  <w:num w:numId="40" w16cid:durableId="859588597">
    <w:abstractNumId w:val="102"/>
  </w:num>
  <w:num w:numId="41" w16cid:durableId="1627540679">
    <w:abstractNumId w:val="88"/>
  </w:num>
  <w:num w:numId="42" w16cid:durableId="1679384336">
    <w:abstractNumId w:val="108"/>
  </w:num>
  <w:num w:numId="43" w16cid:durableId="32728894">
    <w:abstractNumId w:val="38"/>
  </w:num>
  <w:num w:numId="44" w16cid:durableId="1638220062">
    <w:abstractNumId w:val="179"/>
  </w:num>
  <w:num w:numId="45" w16cid:durableId="648821569">
    <w:abstractNumId w:val="105"/>
  </w:num>
  <w:num w:numId="46" w16cid:durableId="1898979228">
    <w:abstractNumId w:val="129"/>
  </w:num>
  <w:num w:numId="47" w16cid:durableId="1706978950">
    <w:abstractNumId w:val="110"/>
  </w:num>
  <w:num w:numId="48" w16cid:durableId="222374295">
    <w:abstractNumId w:val="107"/>
  </w:num>
  <w:num w:numId="49" w16cid:durableId="1136295442">
    <w:abstractNumId w:val="97"/>
  </w:num>
  <w:num w:numId="50" w16cid:durableId="1911964216">
    <w:abstractNumId w:val="99"/>
  </w:num>
  <w:num w:numId="51" w16cid:durableId="1622806467">
    <w:abstractNumId w:val="78"/>
  </w:num>
  <w:num w:numId="52" w16cid:durableId="2054307097">
    <w:abstractNumId w:val="134"/>
  </w:num>
  <w:num w:numId="53" w16cid:durableId="274599156">
    <w:abstractNumId w:val="25"/>
  </w:num>
  <w:num w:numId="54" w16cid:durableId="941952919">
    <w:abstractNumId w:val="15"/>
  </w:num>
  <w:num w:numId="55" w16cid:durableId="2087651213">
    <w:abstractNumId w:val="73"/>
  </w:num>
  <w:num w:numId="56" w16cid:durableId="444085356">
    <w:abstractNumId w:val="113"/>
  </w:num>
  <w:num w:numId="57" w16cid:durableId="1834026498">
    <w:abstractNumId w:val="83"/>
  </w:num>
  <w:num w:numId="58" w16cid:durableId="128059801">
    <w:abstractNumId w:val="55"/>
  </w:num>
  <w:num w:numId="59" w16cid:durableId="1015183938">
    <w:abstractNumId w:val="159"/>
  </w:num>
  <w:num w:numId="60" w16cid:durableId="344788513">
    <w:abstractNumId w:val="8"/>
  </w:num>
  <w:num w:numId="61" w16cid:durableId="1386560568">
    <w:abstractNumId w:val="74"/>
  </w:num>
  <w:num w:numId="62" w16cid:durableId="1786608177">
    <w:abstractNumId w:val="147"/>
  </w:num>
  <w:num w:numId="63" w16cid:durableId="562064978">
    <w:abstractNumId w:val="10"/>
  </w:num>
  <w:num w:numId="64" w16cid:durableId="1954433185">
    <w:abstractNumId w:val="5"/>
  </w:num>
  <w:num w:numId="65" w16cid:durableId="1307324011">
    <w:abstractNumId w:val="20"/>
  </w:num>
  <w:num w:numId="66" w16cid:durableId="1825121926">
    <w:abstractNumId w:val="164"/>
  </w:num>
  <w:num w:numId="67" w16cid:durableId="445581495">
    <w:abstractNumId w:val="39"/>
  </w:num>
  <w:num w:numId="68" w16cid:durableId="346564987">
    <w:abstractNumId w:val="175"/>
  </w:num>
  <w:num w:numId="69" w16cid:durableId="43796497">
    <w:abstractNumId w:val="31"/>
  </w:num>
  <w:num w:numId="70" w16cid:durableId="1333995038">
    <w:abstractNumId w:val="183"/>
  </w:num>
  <w:num w:numId="71" w16cid:durableId="193930567">
    <w:abstractNumId w:val="173"/>
  </w:num>
  <w:num w:numId="72" w16cid:durableId="778449878">
    <w:abstractNumId w:val="69"/>
  </w:num>
  <w:num w:numId="73" w16cid:durableId="867643467">
    <w:abstractNumId w:val="114"/>
  </w:num>
  <w:num w:numId="74" w16cid:durableId="731468202">
    <w:abstractNumId w:val="142"/>
  </w:num>
  <w:num w:numId="75" w16cid:durableId="939488409">
    <w:abstractNumId w:val="58"/>
  </w:num>
  <w:num w:numId="76" w16cid:durableId="926426482">
    <w:abstractNumId w:val="168"/>
  </w:num>
  <w:num w:numId="77" w16cid:durableId="188835862">
    <w:abstractNumId w:val="80"/>
  </w:num>
  <w:num w:numId="78" w16cid:durableId="187840474">
    <w:abstractNumId w:val="125"/>
  </w:num>
  <w:num w:numId="79" w16cid:durableId="574627298">
    <w:abstractNumId w:val="138"/>
  </w:num>
  <w:num w:numId="80" w16cid:durableId="1831288209">
    <w:abstractNumId w:val="35"/>
  </w:num>
  <w:num w:numId="81" w16cid:durableId="560292821">
    <w:abstractNumId w:val="162"/>
  </w:num>
  <w:num w:numId="82" w16cid:durableId="1792674599">
    <w:abstractNumId w:val="174"/>
  </w:num>
  <w:num w:numId="83" w16cid:durableId="1477798251">
    <w:abstractNumId w:val="32"/>
  </w:num>
  <w:num w:numId="84" w16cid:durableId="1765229188">
    <w:abstractNumId w:val="182"/>
  </w:num>
  <w:num w:numId="85" w16cid:durableId="254829587">
    <w:abstractNumId w:val="3"/>
  </w:num>
  <w:num w:numId="86" w16cid:durableId="1415324459">
    <w:abstractNumId w:val="160"/>
  </w:num>
  <w:num w:numId="87" w16cid:durableId="828643067">
    <w:abstractNumId w:val="139"/>
  </w:num>
  <w:num w:numId="88" w16cid:durableId="219445130">
    <w:abstractNumId w:val="76"/>
  </w:num>
  <w:num w:numId="89" w16cid:durableId="691106078">
    <w:abstractNumId w:val="82"/>
  </w:num>
  <w:num w:numId="90" w16cid:durableId="1170368713">
    <w:abstractNumId w:val="47"/>
  </w:num>
  <w:num w:numId="91" w16cid:durableId="42751214">
    <w:abstractNumId w:val="133"/>
  </w:num>
  <w:num w:numId="92" w16cid:durableId="1070225905">
    <w:abstractNumId w:val="155"/>
  </w:num>
  <w:num w:numId="93" w16cid:durableId="1948657918">
    <w:abstractNumId w:val="43"/>
  </w:num>
  <w:num w:numId="94" w16cid:durableId="1081370568">
    <w:abstractNumId w:val="95"/>
  </w:num>
  <w:num w:numId="95" w16cid:durableId="1281258805">
    <w:abstractNumId w:val="65"/>
  </w:num>
  <w:num w:numId="96" w16cid:durableId="323972149">
    <w:abstractNumId w:val="28"/>
  </w:num>
  <w:num w:numId="97" w16cid:durableId="288630507">
    <w:abstractNumId w:val="154"/>
  </w:num>
  <w:num w:numId="98" w16cid:durableId="697970186">
    <w:abstractNumId w:val="93"/>
  </w:num>
  <w:num w:numId="99" w16cid:durableId="283508763">
    <w:abstractNumId w:val="178"/>
  </w:num>
  <w:num w:numId="100" w16cid:durableId="1285695621">
    <w:abstractNumId w:val="52"/>
  </w:num>
  <w:num w:numId="101" w16cid:durableId="546111696">
    <w:abstractNumId w:val="50"/>
  </w:num>
  <w:num w:numId="102" w16cid:durableId="552160518">
    <w:abstractNumId w:val="126"/>
  </w:num>
  <w:num w:numId="103" w16cid:durableId="2065567319">
    <w:abstractNumId w:val="26"/>
  </w:num>
  <w:num w:numId="104" w16cid:durableId="1613973067">
    <w:abstractNumId w:val="86"/>
  </w:num>
  <w:num w:numId="105" w16cid:durableId="1445035226">
    <w:abstractNumId w:val="171"/>
  </w:num>
  <w:num w:numId="106" w16cid:durableId="2147046015">
    <w:abstractNumId w:val="19"/>
  </w:num>
  <w:num w:numId="107" w16cid:durableId="2145537517">
    <w:abstractNumId w:val="33"/>
  </w:num>
  <w:num w:numId="108" w16cid:durableId="1487939099">
    <w:abstractNumId w:val="60"/>
  </w:num>
  <w:num w:numId="109" w16cid:durableId="1348218994">
    <w:abstractNumId w:val="2"/>
  </w:num>
  <w:num w:numId="110" w16cid:durableId="1606379858">
    <w:abstractNumId w:val="67"/>
  </w:num>
  <w:num w:numId="111" w16cid:durableId="1975871">
    <w:abstractNumId w:val="141"/>
  </w:num>
  <w:num w:numId="112" w16cid:durableId="1981499740">
    <w:abstractNumId w:val="62"/>
  </w:num>
  <w:num w:numId="113" w16cid:durableId="332999978">
    <w:abstractNumId w:val="70"/>
  </w:num>
  <w:num w:numId="114" w16cid:durableId="1588806629">
    <w:abstractNumId w:val="121"/>
  </w:num>
  <w:num w:numId="115" w16cid:durableId="191311547">
    <w:abstractNumId w:val="17"/>
  </w:num>
  <w:num w:numId="116" w16cid:durableId="1696888085">
    <w:abstractNumId w:val="106"/>
  </w:num>
  <w:num w:numId="117" w16cid:durableId="22945681">
    <w:abstractNumId w:val="181"/>
  </w:num>
  <w:num w:numId="118" w16cid:durableId="1669020199">
    <w:abstractNumId w:val="135"/>
  </w:num>
  <w:num w:numId="119" w16cid:durableId="1577859257">
    <w:abstractNumId w:val="45"/>
  </w:num>
  <w:num w:numId="120" w16cid:durableId="1608809198">
    <w:abstractNumId w:val="131"/>
  </w:num>
  <w:num w:numId="121" w16cid:durableId="1017730673">
    <w:abstractNumId w:val="103"/>
  </w:num>
  <w:num w:numId="122" w16cid:durableId="1266501982">
    <w:abstractNumId w:val="91"/>
  </w:num>
  <w:num w:numId="123" w16cid:durableId="1258714925">
    <w:abstractNumId w:val="148"/>
  </w:num>
  <w:num w:numId="124" w16cid:durableId="1424033322">
    <w:abstractNumId w:val="90"/>
  </w:num>
  <w:num w:numId="125" w16cid:durableId="1993750587">
    <w:abstractNumId w:val="57"/>
  </w:num>
  <w:num w:numId="126" w16cid:durableId="1057514041">
    <w:abstractNumId w:val="116"/>
  </w:num>
  <w:num w:numId="127" w16cid:durableId="1836262335">
    <w:abstractNumId w:val="143"/>
  </w:num>
  <w:num w:numId="128" w16cid:durableId="1685859128">
    <w:abstractNumId w:val="42"/>
  </w:num>
  <w:num w:numId="129" w16cid:durableId="788011117">
    <w:abstractNumId w:val="66"/>
  </w:num>
  <w:num w:numId="130" w16cid:durableId="409086010">
    <w:abstractNumId w:val="177"/>
  </w:num>
  <w:num w:numId="131" w16cid:durableId="557320721">
    <w:abstractNumId w:val="144"/>
  </w:num>
  <w:num w:numId="132" w16cid:durableId="1428425807">
    <w:abstractNumId w:val="36"/>
  </w:num>
  <w:num w:numId="133" w16cid:durableId="1837724591">
    <w:abstractNumId w:val="111"/>
  </w:num>
  <w:num w:numId="134" w16cid:durableId="454568164">
    <w:abstractNumId w:val="6"/>
  </w:num>
  <w:num w:numId="135" w16cid:durableId="2070838712">
    <w:abstractNumId w:val="48"/>
  </w:num>
  <w:num w:numId="136" w16cid:durableId="1283464949">
    <w:abstractNumId w:val="11"/>
  </w:num>
  <w:num w:numId="137" w16cid:durableId="1099175499">
    <w:abstractNumId w:val="61"/>
  </w:num>
  <w:num w:numId="138" w16cid:durableId="2048949234">
    <w:abstractNumId w:val="29"/>
  </w:num>
  <w:num w:numId="139" w16cid:durableId="1430810953">
    <w:abstractNumId w:val="87"/>
  </w:num>
  <w:num w:numId="140" w16cid:durableId="718670150">
    <w:abstractNumId w:val="89"/>
  </w:num>
  <w:num w:numId="141" w16cid:durableId="81881203">
    <w:abstractNumId w:val="71"/>
  </w:num>
  <w:num w:numId="142" w16cid:durableId="973563212">
    <w:abstractNumId w:val="137"/>
  </w:num>
  <w:num w:numId="143" w16cid:durableId="529955961">
    <w:abstractNumId w:val="136"/>
  </w:num>
  <w:num w:numId="144" w16cid:durableId="1256816270">
    <w:abstractNumId w:val="22"/>
  </w:num>
  <w:num w:numId="145" w16cid:durableId="948896617">
    <w:abstractNumId w:val="9"/>
  </w:num>
  <w:num w:numId="146" w16cid:durableId="1012758717">
    <w:abstractNumId w:val="4"/>
  </w:num>
  <w:num w:numId="147" w16cid:durableId="130752158">
    <w:abstractNumId w:val="85"/>
  </w:num>
  <w:num w:numId="148" w16cid:durableId="1084181486">
    <w:abstractNumId w:val="115"/>
  </w:num>
  <w:num w:numId="149" w16cid:durableId="1513303566">
    <w:abstractNumId w:val="123"/>
  </w:num>
  <w:num w:numId="150" w16cid:durableId="402486301">
    <w:abstractNumId w:val="122"/>
  </w:num>
  <w:num w:numId="151" w16cid:durableId="257905073">
    <w:abstractNumId w:val="98"/>
  </w:num>
  <w:num w:numId="152" w16cid:durableId="1014259154">
    <w:abstractNumId w:val="53"/>
  </w:num>
  <w:num w:numId="153" w16cid:durableId="214703692">
    <w:abstractNumId w:val="72"/>
  </w:num>
  <w:num w:numId="154" w16cid:durableId="1604915341">
    <w:abstractNumId w:val="140"/>
  </w:num>
  <w:num w:numId="155" w16cid:durableId="2116822182">
    <w:abstractNumId w:val="37"/>
  </w:num>
  <w:num w:numId="156" w16cid:durableId="1545630317">
    <w:abstractNumId w:val="151"/>
  </w:num>
  <w:num w:numId="157" w16cid:durableId="114448997">
    <w:abstractNumId w:val="172"/>
  </w:num>
  <w:num w:numId="158" w16cid:durableId="1603604454">
    <w:abstractNumId w:val="18"/>
  </w:num>
  <w:num w:numId="159" w16cid:durableId="1639334381">
    <w:abstractNumId w:val="24"/>
  </w:num>
  <w:num w:numId="160" w16cid:durableId="1569730885">
    <w:abstractNumId w:val="127"/>
  </w:num>
  <w:num w:numId="161" w16cid:durableId="162354531">
    <w:abstractNumId w:val="77"/>
  </w:num>
  <w:num w:numId="162" w16cid:durableId="1890023686">
    <w:abstractNumId w:val="100"/>
  </w:num>
  <w:num w:numId="163" w16cid:durableId="218250711">
    <w:abstractNumId w:val="51"/>
  </w:num>
  <w:num w:numId="164" w16cid:durableId="446776347">
    <w:abstractNumId w:val="40"/>
  </w:num>
  <w:num w:numId="165" w16cid:durableId="824854173">
    <w:abstractNumId w:val="169"/>
  </w:num>
  <w:num w:numId="166" w16cid:durableId="1886065786">
    <w:abstractNumId w:val="149"/>
  </w:num>
  <w:num w:numId="167" w16cid:durableId="1508325320">
    <w:abstractNumId w:val="79"/>
  </w:num>
  <w:num w:numId="168" w16cid:durableId="508836263">
    <w:abstractNumId w:val="75"/>
  </w:num>
  <w:num w:numId="169" w16cid:durableId="1153789854">
    <w:abstractNumId w:val="12"/>
  </w:num>
  <w:num w:numId="170" w16cid:durableId="1476871143">
    <w:abstractNumId w:val="146"/>
  </w:num>
  <w:num w:numId="171" w16cid:durableId="577793571">
    <w:abstractNumId w:val="117"/>
  </w:num>
  <w:num w:numId="172" w16cid:durableId="692919608">
    <w:abstractNumId w:val="68"/>
  </w:num>
  <w:num w:numId="173" w16cid:durableId="115024095">
    <w:abstractNumId w:val="84"/>
  </w:num>
  <w:num w:numId="174" w16cid:durableId="59595966">
    <w:abstractNumId w:val="128"/>
  </w:num>
  <w:num w:numId="175" w16cid:durableId="863901824">
    <w:abstractNumId w:val="56"/>
  </w:num>
  <w:num w:numId="176" w16cid:durableId="1646205772">
    <w:abstractNumId w:val="21"/>
  </w:num>
  <w:num w:numId="177" w16cid:durableId="1053849714">
    <w:abstractNumId w:val="7"/>
  </w:num>
  <w:num w:numId="178" w16cid:durableId="505291473">
    <w:abstractNumId w:val="156"/>
  </w:num>
  <w:num w:numId="179" w16cid:durableId="769005393">
    <w:abstractNumId w:val="44"/>
  </w:num>
  <w:num w:numId="180" w16cid:durableId="25521614">
    <w:abstractNumId w:val="180"/>
  </w:num>
  <w:num w:numId="181" w16cid:durableId="886718619">
    <w:abstractNumId w:val="170"/>
  </w:num>
  <w:num w:numId="182" w16cid:durableId="958024670">
    <w:abstractNumId w:val="92"/>
  </w:num>
  <w:num w:numId="183" w16cid:durableId="1531725782">
    <w:abstractNumId w:val="1"/>
  </w:num>
  <w:num w:numId="184" w16cid:durableId="1475294243">
    <w:abstractNumId w:val="15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7F9B"/>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4A19"/>
    <w:rsid w:val="000A5969"/>
    <w:rsid w:val="000B1B32"/>
    <w:rsid w:val="000B2F01"/>
    <w:rsid w:val="000B6B1E"/>
    <w:rsid w:val="000B7DEC"/>
    <w:rsid w:val="000C064F"/>
    <w:rsid w:val="000C0B79"/>
    <w:rsid w:val="000D364B"/>
    <w:rsid w:val="000D3868"/>
    <w:rsid w:val="000E16B3"/>
    <w:rsid w:val="000E1C8E"/>
    <w:rsid w:val="000E3728"/>
    <w:rsid w:val="000F51CF"/>
    <w:rsid w:val="00102070"/>
    <w:rsid w:val="00104EA0"/>
    <w:rsid w:val="00106560"/>
    <w:rsid w:val="0010758D"/>
    <w:rsid w:val="00133D71"/>
    <w:rsid w:val="00140B95"/>
    <w:rsid w:val="001455DE"/>
    <w:rsid w:val="00147995"/>
    <w:rsid w:val="00151EAA"/>
    <w:rsid w:val="00152C2B"/>
    <w:rsid w:val="00157BBC"/>
    <w:rsid w:val="00161AAD"/>
    <w:rsid w:val="001632C3"/>
    <w:rsid w:val="0016552D"/>
    <w:rsid w:val="00167313"/>
    <w:rsid w:val="00171D7C"/>
    <w:rsid w:val="00177642"/>
    <w:rsid w:val="0018322A"/>
    <w:rsid w:val="001860BB"/>
    <w:rsid w:val="00190DC2"/>
    <w:rsid w:val="00195FB1"/>
    <w:rsid w:val="001A36D9"/>
    <w:rsid w:val="001B1BB7"/>
    <w:rsid w:val="001B2D60"/>
    <w:rsid w:val="001C0484"/>
    <w:rsid w:val="001D1B09"/>
    <w:rsid w:val="001D3F9D"/>
    <w:rsid w:val="001D5B5D"/>
    <w:rsid w:val="001D5B95"/>
    <w:rsid w:val="001E00A6"/>
    <w:rsid w:val="001E42AB"/>
    <w:rsid w:val="001F44E9"/>
    <w:rsid w:val="001F45F0"/>
    <w:rsid w:val="001F6C21"/>
    <w:rsid w:val="001F6CD5"/>
    <w:rsid w:val="00200EA3"/>
    <w:rsid w:val="00200FBC"/>
    <w:rsid w:val="00203EF7"/>
    <w:rsid w:val="0021182B"/>
    <w:rsid w:val="00212926"/>
    <w:rsid w:val="002131C3"/>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4FAD"/>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C0C0F"/>
    <w:rsid w:val="004C489F"/>
    <w:rsid w:val="004D3672"/>
    <w:rsid w:val="004E08EB"/>
    <w:rsid w:val="004E442A"/>
    <w:rsid w:val="004F1FAF"/>
    <w:rsid w:val="004F5E00"/>
    <w:rsid w:val="004F7BBB"/>
    <w:rsid w:val="0050215F"/>
    <w:rsid w:val="00505C1F"/>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3504"/>
    <w:rsid w:val="005B3A7F"/>
    <w:rsid w:val="005D0270"/>
    <w:rsid w:val="005D0CD8"/>
    <w:rsid w:val="005D1C77"/>
    <w:rsid w:val="005D5F1B"/>
    <w:rsid w:val="005E3577"/>
    <w:rsid w:val="005E66C0"/>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F1C"/>
    <w:rsid w:val="00816B48"/>
    <w:rsid w:val="00823F1C"/>
    <w:rsid w:val="00825836"/>
    <w:rsid w:val="00851396"/>
    <w:rsid w:val="008513AA"/>
    <w:rsid w:val="008523B5"/>
    <w:rsid w:val="00865C58"/>
    <w:rsid w:val="00866B6D"/>
    <w:rsid w:val="008706E6"/>
    <w:rsid w:val="00870C7D"/>
    <w:rsid w:val="0088094C"/>
    <w:rsid w:val="00880B22"/>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34C83"/>
    <w:rsid w:val="00942C0D"/>
    <w:rsid w:val="00947338"/>
    <w:rsid w:val="00950D1B"/>
    <w:rsid w:val="009522DB"/>
    <w:rsid w:val="0095575B"/>
    <w:rsid w:val="00955C69"/>
    <w:rsid w:val="0095774A"/>
    <w:rsid w:val="009608DB"/>
    <w:rsid w:val="009613B4"/>
    <w:rsid w:val="00965E40"/>
    <w:rsid w:val="00966235"/>
    <w:rsid w:val="00973A76"/>
    <w:rsid w:val="00977785"/>
    <w:rsid w:val="009801F8"/>
    <w:rsid w:val="00982CB0"/>
    <w:rsid w:val="00991E4D"/>
    <w:rsid w:val="00997498"/>
    <w:rsid w:val="009A6A42"/>
    <w:rsid w:val="009B5312"/>
    <w:rsid w:val="009B681E"/>
    <w:rsid w:val="009B7C04"/>
    <w:rsid w:val="009C6E88"/>
    <w:rsid w:val="009D1341"/>
    <w:rsid w:val="009D1649"/>
    <w:rsid w:val="009D31F7"/>
    <w:rsid w:val="009D476A"/>
    <w:rsid w:val="009E20B5"/>
    <w:rsid w:val="00A018AE"/>
    <w:rsid w:val="00A020C5"/>
    <w:rsid w:val="00A03C35"/>
    <w:rsid w:val="00A22E2C"/>
    <w:rsid w:val="00A23E37"/>
    <w:rsid w:val="00A24872"/>
    <w:rsid w:val="00A27B7C"/>
    <w:rsid w:val="00A34B4D"/>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C"/>
    <w:rsid w:val="00BA688E"/>
    <w:rsid w:val="00BA6B6B"/>
    <w:rsid w:val="00BA73AA"/>
    <w:rsid w:val="00BB3F8F"/>
    <w:rsid w:val="00BB40F7"/>
    <w:rsid w:val="00BB4738"/>
    <w:rsid w:val="00BC02BD"/>
    <w:rsid w:val="00BC2B59"/>
    <w:rsid w:val="00BC742E"/>
    <w:rsid w:val="00BE11E8"/>
    <w:rsid w:val="00BE5721"/>
    <w:rsid w:val="00BE5BBE"/>
    <w:rsid w:val="00BE6948"/>
    <w:rsid w:val="00BF628C"/>
    <w:rsid w:val="00C013C7"/>
    <w:rsid w:val="00C0445F"/>
    <w:rsid w:val="00C05564"/>
    <w:rsid w:val="00C13E90"/>
    <w:rsid w:val="00C23489"/>
    <w:rsid w:val="00C2517C"/>
    <w:rsid w:val="00C277CE"/>
    <w:rsid w:val="00C31E2B"/>
    <w:rsid w:val="00C36137"/>
    <w:rsid w:val="00C3621B"/>
    <w:rsid w:val="00C42EA0"/>
    <w:rsid w:val="00C46CC0"/>
    <w:rsid w:val="00C47D9E"/>
    <w:rsid w:val="00C53579"/>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75B4"/>
    <w:rsid w:val="00D20F91"/>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40BCA"/>
    <w:rsid w:val="00E41D06"/>
    <w:rsid w:val="00E42B78"/>
    <w:rsid w:val="00E42EFA"/>
    <w:rsid w:val="00E43F94"/>
    <w:rsid w:val="00E469CC"/>
    <w:rsid w:val="00E544CE"/>
    <w:rsid w:val="00E55C43"/>
    <w:rsid w:val="00E604F9"/>
    <w:rsid w:val="00E66B6C"/>
    <w:rsid w:val="00E66C57"/>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F01835"/>
    <w:rsid w:val="00F02CB7"/>
    <w:rsid w:val="00F033C0"/>
    <w:rsid w:val="00F054AF"/>
    <w:rsid w:val="00F05591"/>
    <w:rsid w:val="00F06BC3"/>
    <w:rsid w:val="00F110E4"/>
    <w:rsid w:val="00F240B2"/>
    <w:rsid w:val="00F2725A"/>
    <w:rsid w:val="00F332A7"/>
    <w:rsid w:val="00F3361D"/>
    <w:rsid w:val="00F3661E"/>
    <w:rsid w:val="00F4036F"/>
    <w:rsid w:val="00F41A5C"/>
    <w:rsid w:val="00F42808"/>
    <w:rsid w:val="00F463A1"/>
    <w:rsid w:val="00F512C9"/>
    <w:rsid w:val="00F54568"/>
    <w:rsid w:val="00F65650"/>
    <w:rsid w:val="00F656B5"/>
    <w:rsid w:val="00F74DDE"/>
    <w:rsid w:val="00F75707"/>
    <w:rsid w:val="00F757A3"/>
    <w:rsid w:val="00F779E4"/>
    <w:rsid w:val="00F8366E"/>
    <w:rsid w:val="00F853A6"/>
    <w:rsid w:val="00F879C3"/>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hyperlink" Target="https://www.kaggle.com/datasets/architsharma01/loan-approval-prediction-dataset" TargetMode="Externa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hyperlink" Target="http://localhost:8000"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70977-717B-D849-A96D-78DA1DB79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89</Pages>
  <Words>52538</Words>
  <Characters>299470</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409</cp:revision>
  <dcterms:created xsi:type="dcterms:W3CDTF">2025-12-14T18:10:00Z</dcterms:created>
  <dcterms:modified xsi:type="dcterms:W3CDTF">2025-12-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